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5DC846" w14:textId="77777777" w:rsidR="00156977" w:rsidRDefault="00A83DB6" w:rsidP="00A83DB6">
      <w:pPr>
        <w:pStyle w:val="Heading1"/>
        <w:rPr>
          <w:color w:val="auto"/>
        </w:rPr>
      </w:pPr>
      <w:r w:rsidRPr="00A83DB6">
        <w:rPr>
          <w:color w:val="auto"/>
        </w:rPr>
        <w:t xml:space="preserve">A Bayesian </w:t>
      </w:r>
      <w:r w:rsidR="009B048C">
        <w:rPr>
          <w:color w:val="auto"/>
        </w:rPr>
        <w:t>Emulator</w:t>
      </w:r>
      <w:r w:rsidR="00502331">
        <w:rPr>
          <w:color w:val="auto"/>
        </w:rPr>
        <w:t xml:space="preserve"> </w:t>
      </w:r>
      <w:r w:rsidR="00156977">
        <w:rPr>
          <w:color w:val="auto"/>
        </w:rPr>
        <w:t xml:space="preserve">Methodology </w:t>
      </w:r>
      <w:r w:rsidR="00502331">
        <w:rPr>
          <w:color w:val="auto"/>
        </w:rPr>
        <w:t xml:space="preserve">to Support Evidence-Based </w:t>
      </w:r>
      <w:r w:rsidR="009B048C">
        <w:rPr>
          <w:color w:val="auto"/>
        </w:rPr>
        <w:t>Building Energy Model Parameterisation</w:t>
      </w:r>
      <w:r w:rsidR="0086133C">
        <w:rPr>
          <w:color w:val="auto"/>
        </w:rPr>
        <w:t xml:space="preserve"> and </w:t>
      </w:r>
      <w:r w:rsidR="009B048C">
        <w:rPr>
          <w:color w:val="auto"/>
        </w:rPr>
        <w:t>U</w:t>
      </w:r>
      <w:r w:rsidRPr="00A83DB6">
        <w:rPr>
          <w:color w:val="auto"/>
        </w:rPr>
        <w:t xml:space="preserve">ncertainty </w:t>
      </w:r>
      <w:r w:rsidR="009B048C">
        <w:rPr>
          <w:color w:val="auto"/>
        </w:rPr>
        <w:t>A</w:t>
      </w:r>
      <w:r w:rsidRPr="00A83DB6">
        <w:rPr>
          <w:color w:val="auto"/>
        </w:rPr>
        <w:t>nalysis</w:t>
      </w:r>
    </w:p>
    <w:p w14:paraId="7F696319" w14:textId="689C11A5" w:rsidR="002D5443" w:rsidRDefault="00CE2B97" w:rsidP="00A83DB6">
      <w:pPr>
        <w:pStyle w:val="Heading1"/>
        <w:rPr>
          <w:color w:val="auto"/>
        </w:rPr>
      </w:pPr>
      <w:r>
        <w:rPr>
          <w:color w:val="auto"/>
        </w:rPr>
        <w:t xml:space="preserve"> </w:t>
      </w:r>
    </w:p>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35FCF801" w14:textId="77777777" w:rsidR="008C31C1" w:rsidRPr="00740357" w:rsidRDefault="008C31C1" w:rsidP="008C31C1">
      <w:pPr>
        <w:pStyle w:val="Heading1"/>
        <w:keepNext w:val="0"/>
        <w:keepLines w:val="0"/>
        <w:spacing w:before="300" w:after="40" w:line="276" w:lineRule="auto"/>
        <w:rPr>
          <w:rFonts w:asciiTheme="minorHAnsi" w:eastAsiaTheme="minorEastAsia" w:hAnsiTheme="minorHAnsi" w:cstheme="minorBidi"/>
          <w:b/>
          <w:smallCaps/>
          <w:color w:val="auto"/>
          <w:spacing w:val="5"/>
          <w:sz w:val="26"/>
          <w:lang w:bidi="en-US"/>
        </w:rPr>
      </w:pPr>
      <w:commentRangeStart w:id="0"/>
      <w:r>
        <w:rPr>
          <w:rFonts w:asciiTheme="minorHAnsi" w:eastAsiaTheme="minorEastAsia" w:hAnsiTheme="minorHAnsi" w:cstheme="minorBidi"/>
          <w:b/>
          <w:smallCaps/>
          <w:color w:val="auto"/>
          <w:spacing w:val="5"/>
          <w:sz w:val="26"/>
          <w:lang w:bidi="en-US"/>
        </w:rPr>
        <w:t>Abstract</w:t>
      </w:r>
      <w:commentRangeEnd w:id="0"/>
      <w:r w:rsidR="00D43D2A">
        <w:rPr>
          <w:rStyle w:val="CommentReference"/>
          <w:rFonts w:asciiTheme="minorHAnsi" w:eastAsiaTheme="minorHAnsi" w:hAnsiTheme="minorHAnsi" w:cstheme="minorBidi"/>
          <w:color w:val="auto"/>
        </w:rPr>
        <w:commentReference w:id="0"/>
      </w:r>
    </w:p>
    <w:p w14:paraId="34C566FB" w14:textId="42E58F2D" w:rsidR="0039196C" w:rsidRDefault="005F7E3C" w:rsidP="008C31C1">
      <w:r w:rsidRPr="00260073">
        <w:rPr>
          <w:highlight w:val="yellow"/>
        </w:rPr>
        <w:t xml:space="preserve">This work uses a systematic, </w:t>
      </w:r>
      <w:r w:rsidR="00260073" w:rsidRPr="00260073">
        <w:rPr>
          <w:highlight w:val="yellow"/>
        </w:rPr>
        <w:t>evidence-based</w:t>
      </w:r>
      <w:r w:rsidRPr="00260073">
        <w:rPr>
          <w:highlight w:val="yellow"/>
        </w:rPr>
        <w:t xml:space="preserve"> </w:t>
      </w:r>
      <w:r w:rsidR="00FD16D1" w:rsidRPr="00260073">
        <w:rPr>
          <w:highlight w:val="yellow"/>
        </w:rPr>
        <w:t xml:space="preserve">approach to parameterise a building energy model </w:t>
      </w:r>
      <w:r w:rsidR="003B6E86">
        <w:rPr>
          <w:highlight w:val="yellow"/>
        </w:rPr>
        <w:t xml:space="preserve">to be calibrated </w:t>
      </w:r>
      <w:r w:rsidR="002A1624">
        <w:rPr>
          <w:highlight w:val="yellow"/>
        </w:rPr>
        <w:t>against</w:t>
      </w:r>
      <w:r w:rsidR="00FD16D1" w:rsidRPr="00260073">
        <w:rPr>
          <w:highlight w:val="yellow"/>
        </w:rPr>
        <w:t xml:space="preserve"> </w:t>
      </w:r>
      <w:r w:rsidR="00C97ADE" w:rsidRPr="00260073">
        <w:rPr>
          <w:highlight w:val="yellow"/>
        </w:rPr>
        <w:t>monthly gas and electricity data and hourly temperature</w:t>
      </w:r>
      <w:r w:rsidR="002A1624">
        <w:rPr>
          <w:highlight w:val="yellow"/>
        </w:rPr>
        <w:t>s</w:t>
      </w:r>
      <w:r w:rsidR="00642BE3" w:rsidRPr="00260073">
        <w:rPr>
          <w:highlight w:val="yellow"/>
        </w:rPr>
        <w:t>. The empha</w:t>
      </w:r>
      <w:r w:rsidR="00AA3C88" w:rsidRPr="00260073">
        <w:rPr>
          <w:highlight w:val="yellow"/>
        </w:rPr>
        <w:t xml:space="preserve">sis is to avoid tuning the model is an ad-hoc manner and </w:t>
      </w:r>
      <w:r w:rsidR="00A23E00" w:rsidRPr="00260073">
        <w:rPr>
          <w:highlight w:val="yellow"/>
        </w:rPr>
        <w:t xml:space="preserve">retain input parameters within the </w:t>
      </w:r>
      <w:r w:rsidR="00253B37" w:rsidRPr="00260073">
        <w:rPr>
          <w:highlight w:val="yellow"/>
        </w:rPr>
        <w:t xml:space="preserve">bounds of </w:t>
      </w:r>
      <w:r w:rsidR="00260073" w:rsidRPr="00260073">
        <w:rPr>
          <w:highlight w:val="yellow"/>
        </w:rPr>
        <w:t xml:space="preserve">actual </w:t>
      </w:r>
      <w:r w:rsidR="002E18E7">
        <w:rPr>
          <w:highlight w:val="yellow"/>
        </w:rPr>
        <w:t xml:space="preserve">energy and </w:t>
      </w:r>
      <w:r w:rsidR="00D17C58">
        <w:rPr>
          <w:highlight w:val="yellow"/>
        </w:rPr>
        <w:t>temperature</w:t>
      </w:r>
      <w:r w:rsidR="00260073" w:rsidRPr="00260073">
        <w:rPr>
          <w:highlight w:val="yellow"/>
        </w:rPr>
        <w:t xml:space="preserve"> data</w:t>
      </w:r>
      <w:r w:rsidR="00285D6C">
        <w:rPr>
          <w:highlight w:val="yellow"/>
        </w:rPr>
        <w:t xml:space="preserve">, </w:t>
      </w:r>
      <w:r w:rsidR="00260073" w:rsidRPr="00260073">
        <w:rPr>
          <w:highlight w:val="yellow"/>
        </w:rPr>
        <w:t xml:space="preserve">building </w:t>
      </w:r>
      <w:r w:rsidR="00D17C58">
        <w:rPr>
          <w:highlight w:val="yellow"/>
        </w:rPr>
        <w:t xml:space="preserve">thermophysical </w:t>
      </w:r>
      <w:r w:rsidR="00260073" w:rsidRPr="00260073">
        <w:rPr>
          <w:highlight w:val="yellow"/>
        </w:rPr>
        <w:t>information</w:t>
      </w:r>
      <w:r w:rsidR="00285D6C">
        <w:rPr>
          <w:highlight w:val="yellow"/>
        </w:rPr>
        <w:t xml:space="preserve"> and </w:t>
      </w:r>
      <w:r w:rsidR="0094000E">
        <w:rPr>
          <w:highlight w:val="yellow"/>
        </w:rPr>
        <w:t>observed occupant activities</w:t>
      </w:r>
      <w:r w:rsidR="00260073" w:rsidRPr="00260073">
        <w:rPr>
          <w:highlight w:val="yellow"/>
        </w:rPr>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0A0C5D28"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p>
    <w:p w14:paraId="0C2B0D11" w14:textId="44BDD892" w:rsidR="00A83DB6" w:rsidRPr="00740357" w:rsidRDefault="00740357" w:rsidP="001666B9">
      <w:pPr>
        <w:pStyle w:val="Heading1"/>
        <w:keepNext w:val="0"/>
        <w:keepLines w:val="0"/>
        <w:numPr>
          <w:ilvl w:val="0"/>
          <w:numId w:val="6"/>
        </w:numPr>
        <w:spacing w:before="300" w:after="40" w:line="276" w:lineRule="auto"/>
        <w:rPr>
          <w:rFonts w:asciiTheme="minorHAnsi" w:eastAsiaTheme="minorEastAsia" w:hAnsiTheme="minorHAnsi" w:cstheme="minorBidi"/>
          <w:b/>
          <w:smallCaps/>
          <w:color w:val="auto"/>
          <w:spacing w:val="5"/>
          <w:sz w:val="26"/>
          <w:lang w:bidi="en-US"/>
        </w:rPr>
      </w:pPr>
      <w:r w:rsidRPr="00740357">
        <w:rPr>
          <w:rFonts w:asciiTheme="minorHAnsi" w:eastAsiaTheme="minorEastAsia" w:hAnsiTheme="minorHAnsi" w:cstheme="minorBidi"/>
          <w:b/>
          <w:smallCaps/>
          <w:color w:val="auto"/>
          <w:spacing w:val="5"/>
          <w:sz w:val="26"/>
          <w:lang w:bidi="en-US"/>
        </w:rPr>
        <w:t>Introduction</w:t>
      </w:r>
    </w:p>
    <w:p w14:paraId="6AA0EF5C" w14:textId="77777777" w:rsidR="000936D2" w:rsidRDefault="000936D2" w:rsidP="00A83DB6"/>
    <w:p w14:paraId="3B0B8060" w14:textId="049967E7" w:rsidR="000936D2" w:rsidRDefault="00640087" w:rsidP="000936D2">
      <w:r>
        <w:t>Stating</w:t>
      </w:r>
      <w:r w:rsidR="00F428A9">
        <w:t xml:space="preserve"> uncertainty </w:t>
      </w:r>
      <w:r>
        <w:t xml:space="preserve">bands and integrating them in </w:t>
      </w:r>
      <w:r w:rsidR="00F428A9">
        <w:t>building performance simulation</w:t>
      </w:r>
      <w:r>
        <w:t xml:space="preserve"> results</w:t>
      </w:r>
      <w:r w:rsidR="00F428A9">
        <w:t xml:space="preserve"> is </w:t>
      </w:r>
      <w:r>
        <w:t xml:space="preserve">essential for producing high-quality results that </w:t>
      </w:r>
      <w:r w:rsidR="0093536E" w:rsidRPr="00291C87">
        <w:rPr>
          <w:strike/>
          <w:highlight w:val="red"/>
        </w:rPr>
        <w:t>also</w:t>
      </w:r>
      <w:r w:rsidR="0093536E">
        <w:t xml:space="preserve"> adequately</w:t>
      </w:r>
      <w:r>
        <w:t xml:space="preserve"> acknowledge</w:t>
      </w:r>
      <w:r w:rsidR="0093536E" w:rsidRPr="00291C87">
        <w:rPr>
          <w:strike/>
          <w:highlight w:val="red"/>
        </w:rPr>
        <w:t>s</w:t>
      </w:r>
      <w:r>
        <w:t xml:space="preserve"> modelling limitations.</w:t>
      </w:r>
      <w:r w:rsidR="000936D2">
        <w:t xml:space="preserve"> </w:t>
      </w:r>
      <w:r>
        <w:t>Both model uncertainty and p</w:t>
      </w:r>
      <w:r w:rsidR="000936D2">
        <w:rPr>
          <w:lang w:bidi="en-US"/>
        </w:rPr>
        <w:t xml:space="preserve">erformance gap between model predictions and actual operational data </w:t>
      </w:r>
      <w:r w:rsidR="00332081">
        <w:rPr>
          <w:lang w:bidi="en-US"/>
        </w:rPr>
        <w:t>remain</w:t>
      </w:r>
      <w:r w:rsidR="000936D2">
        <w:rPr>
          <w:lang w:bidi="en-US"/>
        </w:rPr>
        <w:t xml:space="preserve"> area</w:t>
      </w:r>
      <w:r>
        <w:rPr>
          <w:lang w:bidi="en-US"/>
        </w:rPr>
        <w:t>s</w:t>
      </w:r>
      <w:r w:rsidR="000936D2">
        <w:rPr>
          <w:lang w:bidi="en-US"/>
        </w:rPr>
        <w:t xml:space="preserve"> of active </w:t>
      </w:r>
      <w:r w:rsidR="000F7264">
        <w:rPr>
          <w:lang w:bidi="en-US"/>
        </w:rPr>
        <w:t xml:space="preserve">building </w:t>
      </w:r>
      <w:r w:rsidR="000936D2">
        <w:rPr>
          <w:lang w:bidi="en-US"/>
        </w:rPr>
        <w:t>research</w:t>
      </w:r>
      <w:r w:rsidR="00332081">
        <w:rPr>
          <w:lang w:bidi="en-US"/>
        </w:rPr>
        <w:t>.</w:t>
      </w:r>
      <w:r w:rsidR="000936D2">
        <w:rPr>
          <w:lang w:bidi="en-US"/>
        </w:rPr>
        <w:t xml:space="preserve"> </w:t>
      </w:r>
      <w:r w:rsidR="000F7264">
        <w:rPr>
          <w:lang w:bidi="en-US"/>
        </w:rPr>
        <w:t>A</w:t>
      </w:r>
      <w:r w:rsidR="000936D2">
        <w:rPr>
          <w:lang w:bidi="en-US"/>
        </w:rPr>
        <w:t xml:space="preserve"> recent article </w:t>
      </w:r>
      <w:r w:rsidR="005753A1">
        <w:rPr>
          <w:lang w:bidi="en-US"/>
        </w:rPr>
        <w:t>reported</w:t>
      </w:r>
      <w:r w:rsidR="000936D2">
        <w:rPr>
          <w:lang w:bidi="en-US"/>
        </w:rPr>
        <w:t xml:space="preserve"> that a large proportion of building modelling community lacks essential knowle</w:t>
      </w:r>
      <w:r>
        <w:rPr>
          <w:lang w:bidi="en-US"/>
        </w:rPr>
        <w:t>dge on what the most fundamental</w:t>
      </w:r>
      <w:r w:rsidR="000936D2">
        <w:rPr>
          <w:lang w:bidi="en-US"/>
        </w:rPr>
        <w:t xml:space="preserve"> parameter inputs for buildings are and how these impact </w:t>
      </w:r>
      <w:r w:rsidR="000936D2" w:rsidRPr="0044169D">
        <w:rPr>
          <w:strike/>
          <w:color w:val="FF0000"/>
          <w:lang w:bidi="en-US"/>
        </w:rPr>
        <w:t>the</w:t>
      </w:r>
      <w:r w:rsidR="000936D2" w:rsidRPr="0044169D">
        <w:rPr>
          <w:color w:val="FF0000"/>
          <w:lang w:bidi="en-US"/>
        </w:rPr>
        <w:t xml:space="preserve"> </w:t>
      </w:r>
      <w:r w:rsidR="000936D2">
        <w:rPr>
          <w:lang w:bidi="en-US"/>
        </w:rPr>
        <w:t xml:space="preserve">model predictions </w:t>
      </w:r>
      <w:r w:rsidR="001C0331">
        <w:rPr>
          <w:lang w:bidi="en-US"/>
        </w:rPr>
        <w:fldChar w:fldCharType="begin"/>
      </w:r>
      <w:r w:rsidR="00D60E3A">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sidR="001C0331">
        <w:rPr>
          <w:lang w:bidi="en-US"/>
        </w:rPr>
        <w:fldChar w:fldCharType="separate"/>
      </w:r>
      <w:r w:rsidR="001C0331">
        <w:rPr>
          <w:noProof/>
          <w:lang w:bidi="en-US"/>
        </w:rPr>
        <w:t>[1]</w:t>
      </w:r>
      <w:r w:rsidR="001C0331">
        <w:rPr>
          <w:lang w:bidi="en-US"/>
        </w:rPr>
        <w:fldChar w:fldCharType="end"/>
      </w:r>
      <w:r w:rsidR="000936D2">
        <w:rPr>
          <w:lang w:bidi="en-US"/>
        </w:rPr>
        <w:t>.</w:t>
      </w:r>
      <w:r w:rsidR="007F6381">
        <w:rPr>
          <w:lang w:bidi="en-US"/>
        </w:rPr>
        <w:t xml:space="preserve"> This gap has major consequences as retrofit strategies are mostly derived in consultation with</w:t>
      </w:r>
      <w:r w:rsidR="00D20ABB">
        <w:rPr>
          <w:lang w:bidi="en-US"/>
        </w:rPr>
        <w:t xml:space="preserve"> building</w:t>
      </w:r>
      <w:r w:rsidR="007F6381">
        <w:rPr>
          <w:lang w:bidi="en-US"/>
        </w:rPr>
        <w:t xml:space="preserve"> energy model</w:t>
      </w:r>
      <w:r w:rsidR="00D20ABB">
        <w:rPr>
          <w:lang w:bidi="en-US"/>
        </w:rPr>
        <w:t>s</w:t>
      </w:r>
      <w:r w:rsidR="007F6381">
        <w:rPr>
          <w:lang w:bidi="en-US"/>
        </w:rPr>
        <w:t xml:space="preserve"> and as such techno-economic benefits of proposed solutions </w:t>
      </w:r>
      <w:r w:rsidR="005D1A60">
        <w:rPr>
          <w:lang w:bidi="en-US"/>
        </w:rPr>
        <w:t>can</w:t>
      </w:r>
      <w:r w:rsidR="007F6381">
        <w:rPr>
          <w:lang w:bidi="en-US"/>
        </w:rPr>
        <w:t xml:space="preserve"> </w:t>
      </w:r>
      <w:r w:rsidR="003B696F">
        <w:rPr>
          <w:lang w:bidi="en-US"/>
        </w:rPr>
        <w:t>be misleading</w:t>
      </w:r>
      <w:r w:rsidR="007F6381">
        <w:rPr>
          <w:lang w:bidi="en-US"/>
        </w:rPr>
        <w:t xml:space="preserve">. </w:t>
      </w:r>
      <w:r w:rsidR="00F373AB">
        <w:rPr>
          <w:lang w:bidi="en-US"/>
        </w:rPr>
        <w:t>Similarly</w:t>
      </w:r>
      <w:r w:rsidR="00291C87" w:rsidRPr="00291C87">
        <w:rPr>
          <w:highlight w:val="red"/>
          <w:lang w:bidi="en-US"/>
        </w:rPr>
        <w:t>,</w:t>
      </w:r>
      <w:r w:rsidR="00291C87">
        <w:rPr>
          <w:lang w:bidi="en-US"/>
        </w:rPr>
        <w:t xml:space="preserve"> </w:t>
      </w:r>
      <w:r w:rsidR="00F373AB">
        <w:rPr>
          <w:lang w:bidi="en-US"/>
        </w:rPr>
        <w:t xml:space="preserve"> future buildings are expected to be more responsive to other civic activities (i.e. power generation and storage, transport, etc.)</w:t>
      </w:r>
      <w:r w:rsidR="00F373AB">
        <w:rPr>
          <w:lang w:bidi="en-US"/>
        </w:rPr>
        <w:fldChar w:fldCharType="begin"/>
      </w:r>
      <w:r w:rsidR="00F373AB">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sidR="00F373AB">
        <w:rPr>
          <w:lang w:bidi="en-US"/>
        </w:rPr>
        <w:fldChar w:fldCharType="separate"/>
      </w:r>
      <w:r w:rsidR="00F373AB">
        <w:rPr>
          <w:noProof/>
          <w:lang w:bidi="en-US"/>
        </w:rPr>
        <w:t>[2]</w:t>
      </w:r>
      <w:r w:rsidR="00F373AB">
        <w:rPr>
          <w:lang w:bidi="en-US"/>
        </w:rPr>
        <w:fldChar w:fldCharType="end"/>
      </w:r>
      <w:r w:rsidR="00F373AB">
        <w:rPr>
          <w:lang w:bidi="en-US"/>
        </w:rPr>
        <w:t xml:space="preserve">. </w:t>
      </w:r>
      <w:r w:rsidR="005D1A60">
        <w:rPr>
          <w:lang w:bidi="en-US"/>
        </w:rPr>
        <w:t>This can only be assessed by modelling, simulation and near-real-</w:t>
      </w:r>
      <w:r w:rsidR="00F373AB">
        <w:rPr>
          <w:lang w:bidi="en-US"/>
        </w:rPr>
        <w:t>time analytics of a cluster of buildings a</w:t>
      </w:r>
      <w:r w:rsidR="005D1A60">
        <w:rPr>
          <w:lang w:bidi="en-US"/>
        </w:rPr>
        <w:t>t</w:t>
      </w:r>
      <w:r w:rsidR="00F373AB">
        <w:rPr>
          <w:lang w:bidi="en-US"/>
        </w:rPr>
        <w:t xml:space="preserve"> district and potentially city level which in turn </w:t>
      </w:r>
      <w:r w:rsidR="005D1A60">
        <w:rPr>
          <w:lang w:bidi="en-US"/>
        </w:rPr>
        <w:t xml:space="preserve">requires generating </w:t>
      </w:r>
      <w:r w:rsidR="00F373AB">
        <w:rPr>
          <w:lang w:bidi="en-US"/>
        </w:rPr>
        <w:t>accurate building energy data</w:t>
      </w:r>
      <w:r w:rsidR="00C95B40">
        <w:rPr>
          <w:lang w:bidi="en-US"/>
        </w:rPr>
        <w:t>.</w:t>
      </w:r>
    </w:p>
    <w:p w14:paraId="21F66337" w14:textId="4C90D6CC" w:rsidR="004352FB" w:rsidRDefault="004352FB" w:rsidP="000936D2">
      <w:r>
        <w:t xml:space="preserve">Building model parameter space and predictions suffer </w:t>
      </w:r>
      <w:r w:rsidR="00291C87" w:rsidRPr="001369E4">
        <w:rPr>
          <w:highlight w:val="red"/>
        </w:rPr>
        <w:t>of</w:t>
      </w:r>
      <w:r w:rsidR="00291C87" w:rsidRPr="001369E4">
        <w:t xml:space="preserve"> </w:t>
      </w:r>
      <w:r>
        <w:t xml:space="preserve">both inaccuracy and uncertainty due to: </w:t>
      </w:r>
    </w:p>
    <w:p w14:paraId="0448ED68" w14:textId="48A46A19" w:rsidR="00EF6756" w:rsidRDefault="00EF6756" w:rsidP="00023E12">
      <w:pPr>
        <w:pStyle w:val="ListParagraph"/>
        <w:numPr>
          <w:ilvl w:val="0"/>
          <w:numId w:val="2"/>
        </w:numPr>
      </w:pPr>
      <w:r>
        <w:lastRenderedPageBreak/>
        <w:t>The dynamic nature of building fabric thermo-physical properties (</w:t>
      </w:r>
      <w:r w:rsidR="00613500">
        <w:t>i.e.,</w:t>
      </w:r>
      <w:r>
        <w:t xml:space="preserve"> The U-value of a masonry wall changes as a function of </w:t>
      </w:r>
      <w:r w:rsidR="00DC5EDA">
        <w:t>its moisture content</w:t>
      </w:r>
      <w:r>
        <w:t>, while most model</w:t>
      </w:r>
      <w:r w:rsidR="00475F00">
        <w:t xml:space="preserve">s assign </w:t>
      </w:r>
      <w:r w:rsidR="00314760">
        <w:t xml:space="preserve">it </w:t>
      </w:r>
      <w:r w:rsidR="00475F00">
        <w:t>a fixed value)</w:t>
      </w:r>
      <w:r w:rsidR="008B719F">
        <w:t>. H</w:t>
      </w:r>
      <w:r w:rsidR="00475F00">
        <w:t xml:space="preserve">ygroscopic material </w:t>
      </w:r>
      <w:r w:rsidR="008B719F">
        <w:t xml:space="preserve">can </w:t>
      </w:r>
      <w:r w:rsidR="00257DF2">
        <w:t>exhibit very</w:t>
      </w:r>
      <w:r w:rsidR="00475F00">
        <w:t xml:space="preserve"> wide </w:t>
      </w:r>
      <w:r w:rsidR="00FE14FC">
        <w:t xml:space="preserve">thermophysical </w:t>
      </w:r>
      <w:r w:rsidR="00475F00">
        <w:t>variance at different moisture and temperature conditions</w:t>
      </w:r>
      <w:r w:rsidR="00FE14FC">
        <w:t>.</w:t>
      </w:r>
    </w:p>
    <w:p w14:paraId="7CC859A3" w14:textId="3A3547C4" w:rsidR="00DC5EDA" w:rsidRDefault="00DC5EDA" w:rsidP="00023E12">
      <w:pPr>
        <w:pStyle w:val="ListParagraph"/>
        <w:numPr>
          <w:ilvl w:val="0"/>
          <w:numId w:val="2"/>
        </w:numPr>
      </w:pPr>
      <w:r>
        <w:t xml:space="preserve">The stochastic nature of occupant behaviour and </w:t>
      </w:r>
      <w:r w:rsidR="00257DF2">
        <w:t>its</w:t>
      </w:r>
      <w:r>
        <w:t xml:space="preserve"> interaction with the building (window opening, light and </w:t>
      </w:r>
      <w:r w:rsidR="00257DF2">
        <w:t xml:space="preserve">small </w:t>
      </w:r>
      <w:r>
        <w:t>power usage).</w:t>
      </w:r>
    </w:p>
    <w:p w14:paraId="2D23BE86" w14:textId="168A6F0D" w:rsidR="00DC5EDA" w:rsidRDefault="00FE14FC" w:rsidP="00023E12">
      <w:pPr>
        <w:pStyle w:val="ListParagraph"/>
        <w:numPr>
          <w:ilvl w:val="0"/>
          <w:numId w:val="2"/>
        </w:numPr>
      </w:pPr>
      <w:r>
        <w:t xml:space="preserve">Uncertainties and variations in </w:t>
      </w:r>
      <w:r w:rsidR="004352FB">
        <w:t>plant operational characteristics</w:t>
      </w:r>
      <w:r w:rsidR="00A30184">
        <w:t xml:space="preserve"> that are extensively simplified in energy models.</w:t>
      </w:r>
    </w:p>
    <w:p w14:paraId="4F50DB58" w14:textId="71239419" w:rsidR="00023E12" w:rsidRDefault="00023E12" w:rsidP="00023E12">
      <w:pPr>
        <w:pStyle w:val="ListParagraph"/>
        <w:numPr>
          <w:ilvl w:val="0"/>
          <w:numId w:val="2"/>
        </w:numPr>
      </w:pPr>
      <w:r>
        <w:t xml:space="preserve">Exact zone air exchange figures and fabric infiltration values </w:t>
      </w:r>
      <w:r w:rsidR="00FE14FC">
        <w:t xml:space="preserve">which </w:t>
      </w:r>
      <w:r>
        <w:t xml:space="preserve">are difficult to determine, with the </w:t>
      </w:r>
      <w:r w:rsidRPr="0070729A">
        <w:rPr>
          <w:highlight w:val="red"/>
        </w:rPr>
        <w:t>later</w:t>
      </w:r>
      <w:r>
        <w:t xml:space="preserve"> only available after</w:t>
      </w:r>
      <w:r w:rsidR="0070729A">
        <w:t xml:space="preserve"> </w:t>
      </w:r>
      <w:r w:rsidR="0070729A" w:rsidRPr="0070729A">
        <w:rPr>
          <w:color w:val="70AD47" w:themeColor="accent6"/>
        </w:rPr>
        <w:t>performing</w:t>
      </w:r>
      <w:r w:rsidRPr="0070729A">
        <w:rPr>
          <w:color w:val="70AD47" w:themeColor="accent6"/>
        </w:rPr>
        <w:t xml:space="preserve"> </w:t>
      </w:r>
      <w:r>
        <w:t xml:space="preserve">a building pressure test that is logistically difficult and costly particularly for </w:t>
      </w:r>
      <w:r w:rsidR="00FE14FC">
        <w:t>larger</w:t>
      </w:r>
      <w:r>
        <w:t xml:space="preserve"> occupied buildings.</w:t>
      </w:r>
    </w:p>
    <w:p w14:paraId="6BFB8F70" w14:textId="1A253148" w:rsidR="004352FB" w:rsidRDefault="004352FB" w:rsidP="00023E12">
      <w:pPr>
        <w:pStyle w:val="ListParagraph"/>
        <w:numPr>
          <w:ilvl w:val="0"/>
          <w:numId w:val="2"/>
        </w:numPr>
      </w:pPr>
      <w:r>
        <w:t xml:space="preserve">The weather files that impose large uncertainties in particular with solar irradiance data that quite often is </w:t>
      </w:r>
      <w:r w:rsidR="001849DF">
        <w:t xml:space="preserve">partially or fully </w:t>
      </w:r>
      <w:r>
        <w:t>modelled (as opposed to measured)</w:t>
      </w:r>
      <w:r w:rsidR="00977993">
        <w:t>. M</w:t>
      </w:r>
      <w:r>
        <w:t xml:space="preserve">icro-climatic variations are widely ignored and understudied. </w:t>
      </w:r>
      <w:r w:rsidR="000C2CFC">
        <w:t>An example could be the difference in conventional airport weather statio</w:t>
      </w:r>
      <w:r w:rsidR="00916700">
        <w:t xml:space="preserve">n </w:t>
      </w:r>
      <w:r w:rsidR="000C2CFC">
        <w:t xml:space="preserve">data </w:t>
      </w:r>
      <w:r w:rsidR="001849DF">
        <w:t>used to model</w:t>
      </w:r>
      <w:r w:rsidR="000C2CFC">
        <w:t xml:space="preserve"> urban settings</w:t>
      </w:r>
      <w:r w:rsidR="00916700">
        <w:t xml:space="preserve">. Airports are </w:t>
      </w:r>
      <w:r w:rsidR="007401A2">
        <w:t>exposed</w:t>
      </w:r>
      <w:r w:rsidR="00916700">
        <w:t xml:space="preserve"> </w:t>
      </w:r>
      <w:r w:rsidR="001849DF">
        <w:t xml:space="preserve">terrains often with </w:t>
      </w:r>
      <w:r w:rsidR="007401A2">
        <w:t>proximity</w:t>
      </w:r>
      <w:r w:rsidR="00916700">
        <w:t xml:space="preserve"> to water </w:t>
      </w:r>
      <w:r w:rsidR="001849DF">
        <w:t>to</w:t>
      </w:r>
      <w:r w:rsidR="00916700">
        <w:t xml:space="preserve"> facilitate emergency aircraft landing. Annual weather files compiled in </w:t>
      </w:r>
      <w:r w:rsidR="00023E12">
        <w:t>these</w:t>
      </w:r>
      <w:r w:rsidR="00916700">
        <w:t xml:space="preserve"> locations would therefore report higher wind velocities and miss the heat-island </w:t>
      </w:r>
      <w:r w:rsidR="006D441F">
        <w:t>effect</w:t>
      </w:r>
      <w:r w:rsidR="00916700">
        <w:t xml:space="preserve"> that</w:t>
      </w:r>
      <w:r w:rsidR="001849DF">
        <w:t xml:space="preserve"> is</w:t>
      </w:r>
      <w:r w:rsidR="00916700">
        <w:t xml:space="preserve"> increasingly separat</w:t>
      </w:r>
      <w:r w:rsidR="001849DF">
        <w:t>ing</w:t>
      </w:r>
      <w:r w:rsidR="00916700">
        <w:t xml:space="preserve"> urban and open country micro-climates.</w:t>
      </w:r>
    </w:p>
    <w:p w14:paraId="2CBABF0A" w14:textId="6921AF74" w:rsidR="00023E12" w:rsidRDefault="00023E12" w:rsidP="00A83DB6"/>
    <w:p w14:paraId="6B1FF758" w14:textId="366B060C" w:rsidR="006E6FF5" w:rsidRDefault="00656326" w:rsidP="00A83DB6">
      <w:r>
        <w:t xml:space="preserve">Most commonly in the energy literature [refs], ASHRAE guidelines [28] are followed to assess whether a model has been successfully calibrated against observed data. </w:t>
      </w:r>
      <w:r w:rsidR="00B938E3">
        <w:t xml:space="preserve">The process consists in computing </w:t>
      </w:r>
      <w:r w:rsidR="006E6FF5">
        <w:t>the following</w:t>
      </w:r>
      <w:r w:rsidR="00B938E3">
        <w:t xml:space="preserve"> discrepancy measures </w:t>
      </w:r>
      <w:r w:rsidR="006E6FF5">
        <w:t xml:space="preserve">between model outputs and observations, </w:t>
      </w:r>
      <w:r w:rsidR="00B938E3">
        <w:t xml:space="preserve">and consider a model calibrated if their value </w:t>
      </w:r>
      <w:r w:rsidR="00530E21">
        <w:t>is within pre-described bounds:</w:t>
      </w:r>
    </w:p>
    <w:p w14:paraId="77931130" w14:textId="036B5B46" w:rsidR="006E6FF5" w:rsidRDefault="006E6FF5" w:rsidP="006E6FF5">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p>
    <w:p w14:paraId="1FA03406" w14:textId="057212C1" w:rsidR="006E6FF5" w:rsidRPr="006E6FF5" w:rsidRDefault="006E6FF5" w:rsidP="006E6FF5">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sidR="009B7090">
        <w:rPr>
          <w:rFonts w:eastAsiaTheme="minorEastAsia"/>
        </w:rPr>
        <w:t xml:space="preserve"> ,</w:t>
      </w:r>
    </w:p>
    <w:p w14:paraId="03008D7F" w14:textId="6BF88E61" w:rsidR="006E6FF5" w:rsidRDefault="009B7090" w:rsidP="00A83DB6">
      <w:pPr>
        <w:rPr>
          <w:rFonts w:eastAsiaTheme="minorEastAsia"/>
        </w:rPr>
      </w:pPr>
      <w:r>
        <w:t>where</w:t>
      </w:r>
      <w:r w:rsidR="00530E21">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530E21">
        <w:rPr>
          <w:rFonts w:eastAsiaTheme="minorEastAsia"/>
        </w:rPr>
        <w:t xml:space="preserve"> is the sequence of measured energy consumption data and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530E21">
        <w:rPr>
          <w:rFonts w:eastAsiaTheme="minorEastAsia"/>
        </w:rPr>
        <w:t xml:space="preserve"> the sequence of simulated energy consumption data</w:t>
      </w:r>
      <w:r>
        <w:rPr>
          <w:rFonts w:eastAsiaTheme="minorEastAsia"/>
        </w:rPr>
        <w:t xml:space="preserve">, </w:t>
      </w:r>
      <w:r w:rsidRPr="00530E21">
        <w:rPr>
          <w:rFonts w:eastAsiaTheme="minorEastAsia"/>
          <w:i/>
        </w:rPr>
        <w:t>i=1, … , N</w:t>
      </w:r>
      <w:r w:rsidR="00530E21">
        <w:rPr>
          <w:rFonts w:eastAsiaTheme="minorEastAsia"/>
        </w:rPr>
        <w:t xml:space="preserve">. ASHRAE guidelines suggest </w:t>
      </w:r>
      <w:r w:rsidR="00131B62">
        <w:rPr>
          <w:rFonts w:eastAsiaTheme="minorEastAsia"/>
        </w:rPr>
        <w:t>to consider</w:t>
      </w:r>
      <w:r w:rsidR="00530E21">
        <w:rPr>
          <w:rFonts w:eastAsiaTheme="minorEastAsia"/>
        </w:rPr>
        <w:t xml:space="preserve"> a model</w:t>
      </w:r>
      <w:r w:rsidR="00131B62">
        <w:rPr>
          <w:rFonts w:eastAsiaTheme="minorEastAsia"/>
        </w:rPr>
        <w:t xml:space="preserve"> calibrated if the associated MBE and CV(RMSE) satisfy:</w:t>
      </w:r>
    </w:p>
    <w:p w14:paraId="6FACF13D" w14:textId="2DBBC8E2" w:rsidR="00131B62" w:rsidRPr="00131B62" w:rsidRDefault="00131B62" w:rsidP="00131B62">
      <w:pPr>
        <w:pStyle w:val="ListParagraph"/>
        <w:numPr>
          <w:ilvl w:val="0"/>
          <w:numId w:val="19"/>
        </w:numPr>
      </w:pPr>
      <w:r>
        <w:rPr>
          <w:rFonts w:cstheme="minorHAnsi"/>
        </w:rPr>
        <w:t xml:space="preserve">-10% ≤ </w:t>
      </w:r>
      <w:r>
        <w:t xml:space="preserve">MBE </w:t>
      </w:r>
      <w:r>
        <w:rPr>
          <w:rFonts w:cstheme="minorHAnsi"/>
        </w:rPr>
        <w:t xml:space="preserve">≤ </w:t>
      </w:r>
      <w:r>
        <w:t xml:space="preserve">10% and  </w:t>
      </w:r>
      <w:r>
        <w:rPr>
          <w:rFonts w:eastAsiaTheme="minorEastAsia"/>
        </w:rPr>
        <w:t xml:space="preserve">CV(RMSE) </w:t>
      </w:r>
      <w:r>
        <w:rPr>
          <w:rFonts w:cstheme="minorHAnsi"/>
        </w:rPr>
        <w:t xml:space="preserve">≤ 30%  for hourly data </w:t>
      </w:r>
    </w:p>
    <w:p w14:paraId="6D8060B3" w14:textId="2DCA8E8C" w:rsidR="00131B62" w:rsidRPr="00131B62" w:rsidRDefault="00131B62" w:rsidP="00131B62">
      <w:pPr>
        <w:pStyle w:val="ListParagraph"/>
        <w:numPr>
          <w:ilvl w:val="0"/>
          <w:numId w:val="19"/>
        </w:numPr>
      </w:pPr>
      <w:r>
        <w:rPr>
          <w:rFonts w:cstheme="minorHAnsi"/>
        </w:rPr>
        <w:t xml:space="preserve">  -5% ≤ </w:t>
      </w:r>
      <w:r>
        <w:t xml:space="preserve">MBE </w:t>
      </w:r>
      <w:r>
        <w:rPr>
          <w:rFonts w:cstheme="minorHAnsi"/>
        </w:rPr>
        <w:t xml:space="preserve">≤  </w:t>
      </w:r>
      <w:r>
        <w:t xml:space="preserve">5%  and  </w:t>
      </w:r>
      <w:r>
        <w:rPr>
          <w:rFonts w:eastAsiaTheme="minorEastAsia"/>
        </w:rPr>
        <w:t xml:space="preserve">CV(RMSE) </w:t>
      </w:r>
      <w:r>
        <w:rPr>
          <w:rFonts w:cstheme="minorHAnsi"/>
        </w:rPr>
        <w:t xml:space="preserve">≤ 15% </w:t>
      </w:r>
      <w:r w:rsidR="000D3521">
        <w:rPr>
          <w:rFonts w:cstheme="minorHAnsi"/>
        </w:rPr>
        <w:t xml:space="preserve"> </w:t>
      </w:r>
      <w:r>
        <w:rPr>
          <w:rFonts w:cstheme="minorHAnsi"/>
        </w:rPr>
        <w:t>for monthly data.</w:t>
      </w:r>
    </w:p>
    <w:p w14:paraId="4C54D247" w14:textId="5FD49E96" w:rsidR="00656326" w:rsidRDefault="00131B62" w:rsidP="00A83DB6">
      <w:r>
        <w:t xml:space="preserve">While </w:t>
      </w:r>
      <w:r w:rsidR="00B938E3">
        <w:t xml:space="preserve">the </w:t>
      </w:r>
      <w:r w:rsidR="000D3521">
        <w:t>above criteria are easy to check, their</w:t>
      </w:r>
      <w:r>
        <w:t xml:space="preserve"> </w:t>
      </w:r>
      <w:r w:rsidR="00EF7119">
        <w:t>use to assess model calibration presents inherent limitations.</w:t>
      </w:r>
      <w:r w:rsidR="00B0729F">
        <w:t xml:space="preserve"> </w:t>
      </w:r>
    </w:p>
    <w:p w14:paraId="0BCB2A3C" w14:textId="77777777" w:rsidR="009B7090" w:rsidRDefault="001C79AD" w:rsidP="009B7090">
      <w:pPr>
        <w:pStyle w:val="ListParagraph"/>
        <w:numPr>
          <w:ilvl w:val="0"/>
          <w:numId w:val="21"/>
        </w:numPr>
      </w:pPr>
      <w:r>
        <w:t xml:space="preserve">Ideally, assessment of model calibration should </w:t>
      </w:r>
      <w:r w:rsidR="009B7090">
        <w:t>depend on:</w:t>
      </w:r>
    </w:p>
    <w:p w14:paraId="01921091" w14:textId="3E47683F" w:rsidR="009B7090" w:rsidRDefault="001C79AD" w:rsidP="009B7090">
      <w:pPr>
        <w:pStyle w:val="ListParagraph"/>
        <w:numPr>
          <w:ilvl w:val="0"/>
          <w:numId w:val="22"/>
        </w:numPr>
      </w:pPr>
      <w:r>
        <w:t xml:space="preserve">the magnitude of measurement errors </w:t>
      </w:r>
      <w:r w:rsidR="009B7090">
        <w:t>affec</w:t>
      </w:r>
      <w:r w:rsidR="002850FE">
        <w:t xml:space="preserve">ting the observed data; </w:t>
      </w:r>
      <w:r>
        <w:t xml:space="preserve">and </w:t>
      </w:r>
    </w:p>
    <w:p w14:paraId="45405D71" w14:textId="74C30D5A" w:rsidR="009B7090" w:rsidRDefault="001C79AD" w:rsidP="009B7090">
      <w:pPr>
        <w:pStyle w:val="ListParagraph"/>
        <w:numPr>
          <w:ilvl w:val="0"/>
          <w:numId w:val="22"/>
        </w:numPr>
      </w:pPr>
      <w:r>
        <w:t xml:space="preserve">the level of </w:t>
      </w:r>
      <w:r w:rsidR="007A7078">
        <w:t xml:space="preserve">discrepancy </w:t>
      </w:r>
      <w:r w:rsidR="00915DEA">
        <w:t xml:space="preserve">between the model and the real-world process it simulates, caused by </w:t>
      </w:r>
      <w:r w:rsidR="009B7090">
        <w:t>inherent modelling limitations</w:t>
      </w:r>
      <w:r w:rsidR="00915DEA">
        <w:t xml:space="preserve"> and approximations</w:t>
      </w:r>
      <w:r w:rsidR="009B7090">
        <w:t>.</w:t>
      </w:r>
    </w:p>
    <w:p w14:paraId="566CD909" w14:textId="3DFD38AF" w:rsidR="009B7090" w:rsidRDefault="009B7090" w:rsidP="009B7090">
      <w:pPr>
        <w:ind w:left="720"/>
      </w:pPr>
      <w:r>
        <w:t>The acceptance levels of the above criteria are instead independent of both the above sources of uncertainty.</w:t>
      </w:r>
    </w:p>
    <w:p w14:paraId="063783CF" w14:textId="4170C802" w:rsidR="00656326" w:rsidRDefault="002850FE" w:rsidP="00915DEA">
      <w:pPr>
        <w:pStyle w:val="ListParagraph"/>
        <w:numPr>
          <w:ilvl w:val="0"/>
          <w:numId w:val="21"/>
        </w:numPr>
      </w:pPr>
      <w:r>
        <w:lastRenderedPageBreak/>
        <w:t xml:space="preserve">While the computation of the </w:t>
      </w:r>
      <w:r w:rsidR="009B7090">
        <w:t>MBE a</w:t>
      </w:r>
      <w:bookmarkStart w:id="1" w:name="_GoBack"/>
      <w:bookmarkEnd w:id="1"/>
      <w:r w:rsidR="009B7090">
        <w:t>nd CV(RMSE)</w:t>
      </w:r>
      <w:r>
        <w:t xml:space="preserve"> is legitimate for quantities such as energy consumption, it </w:t>
      </w:r>
      <w:r w:rsidR="005B6E45">
        <w:t xml:space="preserve">is </w:t>
      </w:r>
      <w:r w:rsidR="00915DEA">
        <w:t xml:space="preserve">less (or not at all) appropriate for physical quantities such as </w:t>
      </w:r>
      <w:r w:rsidR="005B6E45">
        <w:t>temperature, for which model outputs an</w:t>
      </w:r>
      <w:r w:rsidR="00915DEA">
        <w:t>d observations may be available.</w:t>
      </w:r>
    </w:p>
    <w:p w14:paraId="45B07B1A" w14:textId="126180EA" w:rsidR="002850FE" w:rsidRDefault="002850FE" w:rsidP="00915DEA">
      <w:pPr>
        <w:pStyle w:val="ListParagraph"/>
        <w:numPr>
          <w:ilvl w:val="0"/>
          <w:numId w:val="21"/>
        </w:numPr>
      </w:pPr>
      <w:r>
        <w:t xml:space="preserve">The computation of MBE and CV(RMSE) can be carried out only </w:t>
      </w:r>
      <w:r w:rsidR="007A7078">
        <w:t>after the model has been run for particular choices of inputs and its outputs</w:t>
      </w:r>
      <w:r w:rsidR="00915DEA">
        <w:t xml:space="preserve"> have been</w:t>
      </w:r>
      <w:r w:rsidR="007A7078">
        <w:t xml:space="preserve"> observed. Computational resources and time hence limit the number of instances for which they can be computed. I</w:t>
      </w:r>
      <w:r>
        <w:t>f model outputs are unavailable but predicted with associated uncertainty, there is</w:t>
      </w:r>
      <w:r w:rsidR="007A7078">
        <w:t xml:space="preserve"> no immediate way to include the latter</w:t>
      </w:r>
      <w:r>
        <w:t xml:space="preserve"> into their computation.</w:t>
      </w:r>
    </w:p>
    <w:p w14:paraId="425F738F" w14:textId="28174E67" w:rsidR="00656326" w:rsidRDefault="00656326" w:rsidP="00A83DB6"/>
    <w:p w14:paraId="21278496" w14:textId="2B796076" w:rsidR="00656326" w:rsidRDefault="00656326" w:rsidP="00A83DB6"/>
    <w:p w14:paraId="6A7669D4" w14:textId="0821424F" w:rsidR="00656326" w:rsidRDefault="00656326" w:rsidP="00A83DB6"/>
    <w:p w14:paraId="7EF98E10" w14:textId="77777777" w:rsidR="00656326" w:rsidRDefault="00656326" w:rsidP="00A83DB6"/>
    <w:p w14:paraId="0AC9A029" w14:textId="770DA513" w:rsidR="00831A59" w:rsidRDefault="00831A59" w:rsidP="00831A59">
      <w:r>
        <w:t xml:space="preserve">This work </w:t>
      </w:r>
      <w:r w:rsidR="007333E0">
        <w:t>introduces</w:t>
      </w:r>
      <w:r>
        <w:t xml:space="preserve"> a Bayesian method of uncertainty quantification that is deployed in conjunction with an evidence-based building model development to characterise modelling uncertainties. Actual electricity, gas and space temperatures were compiled in a domestic property that together with logged occupant activities, detailed fabric properties, local weather and plant specifications and schedules of </w:t>
      </w:r>
      <w:r w:rsidRPr="0044169D">
        <w:t>operation</w:t>
      </w:r>
      <w:r>
        <w:t xml:space="preserve"> supported the parameterisation of an EnergyPlus model. </w:t>
      </w:r>
    </w:p>
    <w:p w14:paraId="0BD5A62C" w14:textId="1FE0617D" w:rsidR="001D2A0E" w:rsidRDefault="00023E12" w:rsidP="00A83DB6">
      <w:r w:rsidRPr="00EC4392">
        <w:t>Th</w:t>
      </w:r>
      <w:r w:rsidR="00E26C5F">
        <w:t xml:space="preserve">is </w:t>
      </w:r>
      <w:r w:rsidR="003D23C3" w:rsidRPr="00EC4392">
        <w:t>work</w:t>
      </w:r>
      <w:r w:rsidR="00E26C5F">
        <w:t xml:space="preserve"> </w:t>
      </w:r>
      <w:r w:rsidR="00A66F51">
        <w:t xml:space="preserve">attempts to </w:t>
      </w:r>
      <w:r w:rsidR="002A70DB">
        <w:t>address</w:t>
      </w:r>
      <w:r w:rsidR="00A66F51">
        <w:t xml:space="preserve"> three objectives;</w:t>
      </w:r>
      <w:r w:rsidRPr="00EC4392">
        <w:t xml:space="preserve"> </w:t>
      </w:r>
      <w:r w:rsidR="00E02EE4">
        <w:t xml:space="preserve">first </w:t>
      </w:r>
      <w:r w:rsidRPr="00EC4392">
        <w:t xml:space="preserve">to </w:t>
      </w:r>
      <w:r w:rsidR="00006851" w:rsidRPr="00EC4392">
        <w:t xml:space="preserve">bring the principle of evidence-based model </w:t>
      </w:r>
      <w:r w:rsidR="003F5357" w:rsidRPr="00EC4392">
        <w:t>parameterisation</w:t>
      </w:r>
      <w:r w:rsidR="001C5BBB" w:rsidRPr="00EC4392">
        <w:t xml:space="preserve"> as outlined in </w:t>
      </w:r>
      <w:r w:rsidR="00D60E3A" w:rsidRPr="00EC4392">
        <w:fldChar w:fldCharType="begin"/>
      </w:r>
      <w:r w:rsidR="00460076">
        <w:instrText xml:space="preserve"> ADDIN EN.CITE &lt;EndNote&gt;&lt;Cite&gt;&lt;Author&gt;Raftery&lt;/Author&gt;&lt;Year&gt;2011&lt;/Year&gt;&lt;RecNum&gt;2630&lt;/RecNum&gt;&lt;DisplayText&gt;[3]&lt;/DisplayText&gt;&lt;record&gt;&lt;rec-number&gt;2630&lt;/rec-number&gt;&lt;foreign-keys&gt;&lt;key app="EN" db-id="pd9ft9ta59zarqett5ppztd6pxp9vwe2pxd5" timestamp="1625832847"&gt;2630&lt;/key&gt;&lt;/foreign-keys&gt;&lt;ref-type name="Journal Article"&gt;17&lt;/ref-type&gt;&lt;contributors&gt;&lt;authors&gt;&lt;author&gt;Raftery, Paul&lt;/author&gt;&lt;author&gt;Keane, Marcus&lt;/author&gt;&lt;author&gt;O’Donnell, James&lt;/author&gt;&lt;/authors&gt;&lt;/contributors&gt;&lt;titles&gt;&lt;title&gt;Calibrating whole building energy models: An evidence-based methodology&lt;/title&gt;&lt;secondary-title&gt;Energy and Buildings&lt;/secondary-title&gt;&lt;/titles&gt;&lt;periodical&gt;&lt;full-title&gt;Energy and Buildings&lt;/full-title&gt;&lt;/periodical&gt;&lt;pages&gt;2356-2364&lt;/pages&gt;&lt;volume&gt;43&lt;/volume&gt;&lt;number&gt;9&lt;/number&gt;&lt;keywords&gt;&lt;keyword&gt;Methodology&lt;/keyword&gt;&lt;keyword&gt;Calibration&lt;/keyword&gt;&lt;keyword&gt;Simulation&lt;/keyword&gt;&lt;keyword&gt;Whole building energy model&lt;/keyword&gt;&lt;keyword&gt;Version control&lt;/keyword&gt;&lt;keyword&gt;Retrofit&lt;/keyword&gt;&lt;/keywords&gt;&lt;dates&gt;&lt;year&gt;2011&lt;/year&gt;&lt;pub-dates&gt;&lt;date&gt;2011/09/01/&lt;/date&gt;&lt;/pub-dates&gt;&lt;/dates&gt;&lt;isbn&gt;0378-7788&lt;/isbn&gt;&lt;urls&gt;&lt;related-urls&gt;&lt;url&gt;https://www.sciencedirect.com/science/article/pii/S0378778811002349&lt;/url&gt;&lt;/related-urls&gt;&lt;/urls&gt;&lt;electronic-resource-num&gt;https://doi.org/10.1016/j.enbuild.2011.05.020&lt;/electronic-resource-num&gt;&lt;/record&gt;&lt;/Cite&gt;&lt;/EndNote&gt;</w:instrText>
      </w:r>
      <w:r w:rsidR="00D60E3A" w:rsidRPr="00EC4392">
        <w:fldChar w:fldCharType="separate"/>
      </w:r>
      <w:r w:rsidR="00D60E3A" w:rsidRPr="00EC4392">
        <w:rPr>
          <w:noProof/>
        </w:rPr>
        <w:t>[3]</w:t>
      </w:r>
      <w:r w:rsidR="00D60E3A" w:rsidRPr="00EC4392">
        <w:fldChar w:fldCharType="end"/>
      </w:r>
      <w:r w:rsidR="004E3639" w:rsidRPr="00EC4392">
        <w:t xml:space="preserve"> </w:t>
      </w:r>
      <w:r w:rsidR="001C5BBB" w:rsidRPr="00EC4392">
        <w:t xml:space="preserve">to support </w:t>
      </w:r>
      <w:r w:rsidR="003D23C3" w:rsidRPr="00EC4392">
        <w:t>the proposed</w:t>
      </w:r>
      <w:r w:rsidRPr="00EC4392">
        <w:t xml:space="preserve"> Bayesian method </w:t>
      </w:r>
      <w:r w:rsidR="009E09B5" w:rsidRPr="00EC4392">
        <w:t>while</w:t>
      </w:r>
      <w:r w:rsidR="00AC7AE1" w:rsidRPr="00EC4392">
        <w:t xml:space="preserve"> </w:t>
      </w:r>
      <w:r w:rsidR="00CA2EF2" w:rsidRPr="00EC4392">
        <w:t xml:space="preserve">adjustments to the input parameters are only made according </w:t>
      </w:r>
      <w:r w:rsidR="002547E8" w:rsidRPr="00EC4392">
        <w:t>t</w:t>
      </w:r>
      <w:r w:rsidR="00CA2EF2" w:rsidRPr="00EC4392">
        <w:t xml:space="preserve">o available evidence and within the </w:t>
      </w:r>
      <w:r w:rsidR="007F6098" w:rsidRPr="00EC4392">
        <w:t xml:space="preserve">bounds of </w:t>
      </w:r>
      <w:r w:rsidRPr="00EC4392">
        <w:t>uncertainty</w:t>
      </w:r>
      <w:r w:rsidR="007F6098" w:rsidRPr="00EC4392">
        <w:t xml:space="preserve"> as derived from product specification and literature review</w:t>
      </w:r>
      <w:r w:rsidR="009E2877" w:rsidRPr="00EC4392">
        <w:t xml:space="preserve">. </w:t>
      </w:r>
      <w:r w:rsidR="00571E38">
        <w:t xml:space="preserve"> </w:t>
      </w:r>
      <w:r w:rsidR="009E2877" w:rsidRPr="00EC4392">
        <w:rPr>
          <w:highlight w:val="yellow"/>
        </w:rPr>
        <w:t xml:space="preserve">Actual monthly energy data (natural gas and electricity) are used to enable initial history matching and subsequent forward uncertainty analysis, </w:t>
      </w:r>
      <w:commentRangeStart w:id="2"/>
      <w:r w:rsidR="009E2877" w:rsidRPr="00EC4392">
        <w:rPr>
          <w:highlight w:val="yellow"/>
        </w:rPr>
        <w:t>while hourly indoors temperature</w:t>
      </w:r>
      <w:r w:rsidR="007401A2">
        <w:rPr>
          <w:highlight w:val="yellow"/>
        </w:rPr>
        <w:t>s</w:t>
      </w:r>
      <w:r w:rsidR="009E2877" w:rsidRPr="00EC4392">
        <w:rPr>
          <w:highlight w:val="yellow"/>
        </w:rPr>
        <w:t xml:space="preserve"> from 2 locations are used to undertake inverse uncertainty analysis</w:t>
      </w:r>
      <w:commentRangeEnd w:id="2"/>
      <w:r w:rsidR="00D43D2A">
        <w:rPr>
          <w:rStyle w:val="CommentReference"/>
        </w:rPr>
        <w:commentReference w:id="2"/>
      </w:r>
      <w:r w:rsidR="009E2877">
        <w:t>.</w:t>
      </w:r>
      <w:r w:rsidR="00E02EE4">
        <w:t xml:space="preserve"> The second objective</w:t>
      </w:r>
      <w:r w:rsidR="002A70DB">
        <w:t xml:space="preserve"> is to highlight the relationship between zone energy consumption and the subsequent air temperature</w:t>
      </w:r>
      <w:r w:rsidR="00A50CCB">
        <w:t xml:space="preserve">. This interactive relationship has rarely been examined in </w:t>
      </w:r>
      <w:r w:rsidR="00E1728E">
        <w:t xml:space="preserve">model calibration exercises </w:t>
      </w:r>
      <w:r w:rsidR="00A137D2">
        <w:t xml:space="preserve">and yet energy density parameters cannot be </w:t>
      </w:r>
      <w:r w:rsidR="00C753D4">
        <w:t xml:space="preserve">adjusted without </w:t>
      </w:r>
      <w:r w:rsidR="00731784">
        <w:t xml:space="preserve">assessing its </w:t>
      </w:r>
      <w:r w:rsidR="00C753D4">
        <w:t>reflection</w:t>
      </w:r>
      <w:r w:rsidR="00731784">
        <w:t xml:space="preserve">s on zone </w:t>
      </w:r>
      <w:r w:rsidR="00CC5A9B">
        <w:t>air temperature</w:t>
      </w:r>
      <w:r w:rsidR="00957FA9">
        <w:t xml:space="preserve"> (and vice versa)</w:t>
      </w:r>
      <w:r w:rsidR="00CC5A9B">
        <w:t xml:space="preserve">. </w:t>
      </w:r>
      <w:r w:rsidR="003D35BD">
        <w:t>Finally,</w:t>
      </w:r>
      <w:r w:rsidR="002A70DB">
        <w:t xml:space="preserve"> the</w:t>
      </w:r>
      <w:r w:rsidR="00E02EE4">
        <w:t xml:space="preserve"> extent to which </w:t>
      </w:r>
      <w:r w:rsidR="001D2A0E">
        <w:t>such a detailed energy model can be successfully replicated by a</w:t>
      </w:r>
      <w:r w:rsidR="00E02EE4">
        <w:t xml:space="preserve"> Bayesian </w:t>
      </w:r>
      <w:r w:rsidR="001D2A0E">
        <w:t xml:space="preserve">emulator so that </w:t>
      </w:r>
      <w:r w:rsidR="00F27575">
        <w:t xml:space="preserve">the emulator </w:t>
      </w:r>
      <w:r w:rsidR="001D2A0E">
        <w:t>could present the behaviour of a demand side energy system for wider system level of energy modelling.</w:t>
      </w:r>
    </w:p>
    <w:p w14:paraId="66E41208" w14:textId="01CE251A" w:rsidR="00456F32" w:rsidRDefault="00456F32" w:rsidP="001666B9">
      <w:pPr>
        <w:pStyle w:val="Heading1"/>
        <w:keepNext w:val="0"/>
        <w:keepLines w:val="0"/>
        <w:numPr>
          <w:ilvl w:val="0"/>
          <w:numId w:val="6"/>
        </w:numPr>
        <w:spacing w:before="300" w:after="40" w:line="276" w:lineRule="auto"/>
        <w:rPr>
          <w:rFonts w:asciiTheme="minorHAnsi" w:eastAsiaTheme="minorEastAsia" w:hAnsiTheme="minorHAnsi" w:cstheme="minorBidi"/>
          <w:b/>
          <w:smallCaps/>
          <w:color w:val="auto"/>
          <w:spacing w:val="5"/>
          <w:sz w:val="26"/>
          <w:lang w:bidi="en-US"/>
        </w:rPr>
      </w:pPr>
      <w:r>
        <w:rPr>
          <w:rFonts w:asciiTheme="minorHAnsi" w:eastAsiaTheme="minorEastAsia" w:hAnsiTheme="minorHAnsi" w:cstheme="minorBidi"/>
          <w:b/>
          <w:smallCaps/>
          <w:color w:val="auto"/>
          <w:spacing w:val="5"/>
          <w:sz w:val="26"/>
          <w:lang w:bidi="en-US"/>
        </w:rPr>
        <w:t>Literature review</w:t>
      </w:r>
    </w:p>
    <w:p w14:paraId="13DFD0D2" w14:textId="77777777" w:rsidR="006C0523" w:rsidRPr="006C0523" w:rsidRDefault="006C0523" w:rsidP="006C0523">
      <w:pPr>
        <w:rPr>
          <w:b/>
          <w:bCs/>
          <w:lang w:bidi="en-US"/>
        </w:rPr>
      </w:pPr>
      <w:r w:rsidRPr="006C0523">
        <w:rPr>
          <w:b/>
          <w:bCs/>
          <w:lang w:bidi="en-US"/>
        </w:rPr>
        <w:t>2.1 Building thermal property and HVAC</w:t>
      </w:r>
    </w:p>
    <w:p w14:paraId="2C2A3DCF" w14:textId="388165A6" w:rsidR="00764986" w:rsidRDefault="00BB2876" w:rsidP="00456F32">
      <w:pPr>
        <w:rPr>
          <w:lang w:bidi="en-US"/>
        </w:rPr>
      </w:pPr>
      <w:r>
        <w:rPr>
          <w:lang w:bidi="en-US"/>
        </w:rPr>
        <w:t>A wide range of reasons exist that</w:t>
      </w:r>
      <w:r w:rsidR="001E0B38">
        <w:rPr>
          <w:lang w:bidi="en-US"/>
        </w:rPr>
        <w:t xml:space="preserve"> lead to building energy analysts </w:t>
      </w:r>
      <w:r w:rsidR="001E0B38" w:rsidRPr="001E0B38">
        <w:rPr>
          <w:color w:val="FF0000"/>
          <w:lang w:bidi="en-US"/>
        </w:rPr>
        <w:t>(?)</w:t>
      </w:r>
      <w:r>
        <w:rPr>
          <w:lang w:bidi="en-US"/>
        </w:rPr>
        <w:t xml:space="preserve"> using assumptions in place of </w:t>
      </w:r>
      <w:r w:rsidR="00291C87">
        <w:rPr>
          <w:highlight w:val="red"/>
          <w:lang w:bidi="en-US"/>
        </w:rPr>
        <w:t>hard-to-</w:t>
      </w:r>
      <w:r w:rsidRPr="00291C87">
        <w:rPr>
          <w:highlight w:val="red"/>
          <w:lang w:bidi="en-US"/>
        </w:rPr>
        <w:t>measure</w:t>
      </w:r>
      <w:r>
        <w:rPr>
          <w:lang w:bidi="en-US"/>
        </w:rPr>
        <w:t xml:space="preserve"> building and occupant parameter inputs. These have a major impact on the prediction accuracy of the model. An analysis of two office buildings in Australia found cooling set-points, ICT and its schedule and lighting power density to impact the predictions of energy models most, leading to lighting retrofit paybacks that </w:t>
      </w:r>
      <w:r w:rsidR="006C0523">
        <w:rPr>
          <w:lang w:bidi="en-US"/>
        </w:rPr>
        <w:t xml:space="preserve">for the same building </w:t>
      </w:r>
      <w:r>
        <w:rPr>
          <w:lang w:bidi="en-US"/>
        </w:rPr>
        <w:t>can range from 2.4 to 10.3 years</w:t>
      </w:r>
      <w:r w:rsidR="001C0331">
        <w:rPr>
          <w:lang w:bidi="en-US"/>
        </w:rPr>
        <w:fldChar w:fldCharType="begin"/>
      </w:r>
      <w:r w:rsidR="00D60E3A">
        <w:rPr>
          <w:lang w:bidi="en-US"/>
        </w:rPr>
        <w:instrText xml:space="preserve"> ADDIN EN.CITE &lt;EndNote&gt;&lt;Cite&gt;&lt;Author&gt;Daly&lt;/Author&gt;&lt;Year&gt;2014&lt;/Year&gt;&lt;RecNum&gt;2344&lt;/RecNum&gt;&lt;DisplayText&gt;[4]&lt;/DisplayText&gt;&lt;record&gt;&lt;rec-number&gt;2344&lt;/rec-number&gt;&lt;foreign-keys&gt;&lt;key app="EN" db-id="pd9ft9ta59zarqett5ppztd6pxp9vwe2pxd5" timestamp="1605003545"&gt;2344&lt;/key&gt;&lt;/foreign-keys&gt;&lt;ref-type name="Journal Article"&gt;17&lt;/ref-type&gt;&lt;contributors&gt;&lt;authors&gt;&lt;author&gt;Daly, Daniel&lt;/author&gt;&lt;author&gt;Cooper, Paul&lt;/author&gt;&lt;author&gt;Ma, Zhenjun&lt;/author&gt;&lt;/authors&gt;&lt;/contributors&gt;&lt;titles&gt;&lt;title&gt;Understanding the risks and uncertainties introduced by common assumptions in energy simulations for Australian commercial buildings&lt;/title&gt;&lt;secondary-title&gt;Energy and Buildings&lt;/secondary-title&gt;&lt;/titles&gt;&lt;periodical&gt;&lt;full-title&gt;Energy and Buildings&lt;/full-title&gt;&lt;/periodical&gt;&lt;pages&gt;382-393&lt;/pages&gt;&lt;volume&gt;75&lt;/volume&gt;&lt;number&gt;Supplement C&lt;/number&gt;&lt;keywords&gt;&lt;keyword&gt;Building simulation&lt;/keyword&gt;&lt;keyword&gt;Commercial building&lt;/keyword&gt;&lt;keyword&gt;Sensitivity analysis&lt;/keyword&gt;&lt;keyword&gt;Influence coefficient&lt;/keyword&gt;&lt;keyword&gt;Environmental Upgrade Agreement&lt;/keyword&gt;&lt;/keywords&gt;&lt;dates&gt;&lt;year&gt;2014&lt;/year&gt;&lt;pub-dates&gt;&lt;date&gt;2014/06/01/&lt;/date&gt;&lt;/pub-dates&gt;&lt;/dates&gt;&lt;isbn&gt;0378-7788&lt;/isbn&gt;&lt;urls&gt;&lt;related-urls&gt;&lt;url&gt;http://www.sciencedirect.com/science/article/pii/S037877881400142X&lt;/url&gt;&lt;/related-urls&gt;&lt;/urls&gt;&lt;electronic-resource-num&gt;https://doi.org/10.1016/j.enbuild.2014.02.028&lt;/electronic-resource-num&gt;&lt;/record&gt;&lt;/Cite&gt;&lt;/EndNote&gt;</w:instrText>
      </w:r>
      <w:r w:rsidR="001C0331">
        <w:rPr>
          <w:lang w:bidi="en-US"/>
        </w:rPr>
        <w:fldChar w:fldCharType="separate"/>
      </w:r>
      <w:r w:rsidR="00D60E3A">
        <w:rPr>
          <w:noProof/>
          <w:lang w:bidi="en-US"/>
        </w:rPr>
        <w:t>[4]</w:t>
      </w:r>
      <w:r w:rsidR="001C0331">
        <w:rPr>
          <w:lang w:bidi="en-US"/>
        </w:rPr>
        <w:fldChar w:fldCharType="end"/>
      </w:r>
      <w:r>
        <w:rPr>
          <w:lang w:bidi="en-US"/>
        </w:rPr>
        <w:t>.</w:t>
      </w:r>
      <w:r w:rsidR="00C82461" w:rsidRPr="00C82461">
        <w:rPr>
          <w:lang w:bidi="en-US"/>
        </w:rPr>
        <w:t xml:space="preserve"> </w:t>
      </w:r>
      <w:r w:rsidR="00C82461">
        <w:rPr>
          <w:lang w:bidi="en-US"/>
        </w:rPr>
        <w:t>An</w:t>
      </w:r>
      <w:r w:rsidR="00F03040">
        <w:rPr>
          <w:lang w:bidi="en-US"/>
        </w:rPr>
        <w:t>other</w:t>
      </w:r>
      <w:r w:rsidR="00C82461">
        <w:rPr>
          <w:lang w:bidi="en-US"/>
        </w:rPr>
        <w:t xml:space="preserve"> area of large uncertainty is the fabric thermophysical properties</w:t>
      </w:r>
      <w:r w:rsidR="0059733B">
        <w:rPr>
          <w:lang w:bidi="en-US"/>
        </w:rPr>
        <w:t xml:space="preserve"> that could </w:t>
      </w:r>
      <w:r w:rsidR="00DC1341">
        <w:rPr>
          <w:lang w:bidi="en-US"/>
        </w:rPr>
        <w:t>arise from</w:t>
      </w:r>
      <w:r w:rsidR="0059733B">
        <w:rPr>
          <w:lang w:bidi="en-US"/>
        </w:rPr>
        <w:t xml:space="preserve"> fabric composition (</w:t>
      </w:r>
      <w:r w:rsidR="007401A2">
        <w:rPr>
          <w:lang w:bidi="en-US"/>
        </w:rPr>
        <w:t>i.e.,</w:t>
      </w:r>
      <w:r w:rsidR="00A87247">
        <w:rPr>
          <w:lang w:bidi="en-US"/>
        </w:rPr>
        <w:t xml:space="preserve"> non-homogeneity, </w:t>
      </w:r>
      <w:r w:rsidR="0059733B">
        <w:rPr>
          <w:lang w:bidi="en-US"/>
        </w:rPr>
        <w:t>moisture content effecting thermal conductivity</w:t>
      </w:r>
      <w:r w:rsidR="00A87247">
        <w:rPr>
          <w:lang w:bidi="en-US"/>
        </w:rPr>
        <w:t>, etc.</w:t>
      </w:r>
      <w:r w:rsidR="0059733B">
        <w:rPr>
          <w:lang w:bidi="en-US"/>
        </w:rPr>
        <w:t>) or its surface properties (radiative or convective characteristics)</w:t>
      </w:r>
      <w:r w:rsidR="00C82461">
        <w:rPr>
          <w:lang w:bidi="en-US"/>
        </w:rPr>
        <w:t>. Most notably the hypothesis of mono-dimensionality of heat flow which is fundamental to</w:t>
      </w:r>
      <w:r w:rsidR="002C02BC">
        <w:rPr>
          <w:lang w:bidi="en-US"/>
        </w:rPr>
        <w:t xml:space="preserve"> thermal resistance (U-value) calculations in</w:t>
      </w:r>
      <w:r w:rsidR="00C82461">
        <w:rPr>
          <w:lang w:bidi="en-US"/>
        </w:rPr>
        <w:t xml:space="preserve"> </w:t>
      </w:r>
      <w:r w:rsidR="00C82461" w:rsidRPr="00344B06">
        <w:rPr>
          <w:lang w:bidi="en-US"/>
        </w:rPr>
        <w:t>ISO 6946:2007</w:t>
      </w:r>
      <w:r w:rsidR="00C82461">
        <w:rPr>
          <w:lang w:bidi="en-US"/>
        </w:rPr>
        <w:t>,</w:t>
      </w:r>
      <w:r w:rsidR="009C4C92" w:rsidRPr="009C4C92">
        <w:rPr>
          <w:lang w:bidi="en-US"/>
        </w:rPr>
        <w:t xml:space="preserve"> ISO 9869-1:2014,</w:t>
      </w:r>
      <w:r w:rsidR="00C82461">
        <w:rPr>
          <w:lang w:bidi="en-US"/>
        </w:rPr>
        <w:t xml:space="preserve"> CIBSE and ASHREA </w:t>
      </w:r>
      <w:r w:rsidR="00C82461">
        <w:rPr>
          <w:lang w:bidi="en-US"/>
        </w:rPr>
        <w:fldChar w:fldCharType="begin">
          <w:fldData xml:space="preserve">PEVuZE5vdGU+PENpdGU+PEF1dGhvcj5JbnRlcm5hdGlvbmFsIE9yZ2FuaXphdGlvbiBmb3IgU3Rh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</w:fldData>
        </w:fldChar>
      </w:r>
      <w:r w:rsidR="00D60E3A">
        <w:rPr>
          <w:lang w:bidi="en-US"/>
        </w:rPr>
        <w:instrText xml:space="preserve"> ADDIN EN.CITE </w:instrText>
      </w:r>
      <w:r w:rsidR="00D60E3A">
        <w:rPr>
          <w:lang w:bidi="en-US"/>
        </w:rPr>
        <w:fldChar w:fldCharType="begin">
          <w:fldData xml:space="preserve">PEVuZE5vdGU+PENpdGU+PEF1dGhvcj5JbnRlcm5hdGlvbmFsIE9yZ2FuaXphdGlvbiBmb3IgU3Rh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</w:fldData>
        </w:fldChar>
      </w:r>
      <w:r w:rsidR="00D60E3A">
        <w:rPr>
          <w:lang w:bidi="en-US"/>
        </w:rPr>
        <w:instrText xml:space="preserve"> ADDIN EN.CITE.DATA </w:instrText>
      </w:r>
      <w:r w:rsidR="00D60E3A">
        <w:rPr>
          <w:lang w:bidi="en-US"/>
        </w:rPr>
      </w:r>
      <w:r w:rsidR="00D60E3A">
        <w:rPr>
          <w:lang w:bidi="en-US"/>
        </w:rPr>
        <w:fldChar w:fldCharType="end"/>
      </w:r>
      <w:r w:rsidR="00C82461">
        <w:rPr>
          <w:lang w:bidi="en-US"/>
        </w:rPr>
      </w:r>
      <w:r w:rsidR="00C82461">
        <w:rPr>
          <w:lang w:bidi="en-US"/>
        </w:rPr>
        <w:fldChar w:fldCharType="separate"/>
      </w:r>
      <w:r w:rsidR="00D60E3A">
        <w:rPr>
          <w:noProof/>
          <w:lang w:bidi="en-US"/>
        </w:rPr>
        <w:t>[5-8]</w:t>
      </w:r>
      <w:r w:rsidR="00C82461">
        <w:rPr>
          <w:lang w:bidi="en-US"/>
        </w:rPr>
        <w:fldChar w:fldCharType="end"/>
      </w:r>
      <w:r w:rsidR="00C82461">
        <w:rPr>
          <w:lang w:bidi="en-US"/>
        </w:rPr>
        <w:t xml:space="preserve"> is not entirely valid. Heat </w:t>
      </w:r>
      <w:r w:rsidR="002C02BC">
        <w:rPr>
          <w:lang w:bidi="en-US"/>
        </w:rPr>
        <w:t xml:space="preserve">in </w:t>
      </w:r>
      <w:r w:rsidR="002C02BC">
        <w:rPr>
          <w:lang w:bidi="en-US"/>
        </w:rPr>
        <w:lastRenderedPageBreak/>
        <w:t>solid bodies travels</w:t>
      </w:r>
      <w:r w:rsidR="00C82461">
        <w:rPr>
          <w:lang w:bidi="en-US"/>
        </w:rPr>
        <w:t xml:space="preserve"> in a diffused and </w:t>
      </w:r>
      <w:r w:rsidR="004C4958">
        <w:rPr>
          <w:lang w:bidi="en-US"/>
        </w:rPr>
        <w:t>3-dimensional</w:t>
      </w:r>
      <w:r w:rsidR="00C82461">
        <w:rPr>
          <w:lang w:bidi="en-US"/>
        </w:rPr>
        <w:t xml:space="preserve"> manner which </w:t>
      </w:r>
      <w:r w:rsidR="002C02BC">
        <w:rPr>
          <w:lang w:bidi="en-US"/>
        </w:rPr>
        <w:t xml:space="preserve">thus far </w:t>
      </w:r>
      <w:r w:rsidR="00C82461">
        <w:rPr>
          <w:lang w:bidi="en-US"/>
        </w:rPr>
        <w:t xml:space="preserve">building energy models are incapable of replicating. </w:t>
      </w:r>
      <w:r w:rsidR="00790F00">
        <w:rPr>
          <w:lang w:bidi="en-US"/>
        </w:rPr>
        <w:t>Existing techniques for i</w:t>
      </w:r>
      <w:r w:rsidR="00C82461">
        <w:rPr>
          <w:lang w:bidi="en-US"/>
        </w:rPr>
        <w:t>n situ</w:t>
      </w:r>
      <w:r w:rsidR="00790F00">
        <w:rPr>
          <w:lang w:bidi="en-US"/>
        </w:rPr>
        <w:t xml:space="preserve"> measurement of fabric</w:t>
      </w:r>
      <w:r w:rsidR="00C82461">
        <w:rPr>
          <w:lang w:bidi="en-US"/>
        </w:rPr>
        <w:t xml:space="preserve"> U-Value show </w:t>
      </w:r>
      <w:r w:rsidR="00790F00">
        <w:rPr>
          <w:lang w:bidi="en-US"/>
        </w:rPr>
        <w:t>notable</w:t>
      </w:r>
      <w:r w:rsidR="00C82461">
        <w:rPr>
          <w:lang w:bidi="en-US"/>
        </w:rPr>
        <w:t xml:space="preserve"> variations</w:t>
      </w:r>
      <w:r w:rsidR="00F9521C">
        <w:rPr>
          <w:lang w:bidi="en-US"/>
        </w:rPr>
        <w:t xml:space="preserve"> across </w:t>
      </w:r>
      <w:r w:rsidR="00D42D68">
        <w:rPr>
          <w:lang w:bidi="en-US"/>
        </w:rPr>
        <w:t xml:space="preserve">seemingly uniform walls and floor surfaces </w:t>
      </w:r>
      <w:r w:rsidR="00546F9E">
        <w:rPr>
          <w:lang w:bidi="en-US"/>
        </w:rPr>
        <w:t xml:space="preserve"> </w:t>
      </w:r>
      <w:r w:rsidR="009C4C92">
        <w:rPr>
          <w:lang w:bidi="en-US"/>
        </w:rPr>
        <w:fldChar w:fldCharType="begin">
          <w:fldData xml:space="preserve">PEVuZE5vdGU+PENpdGU+PEF1dGhvcj5SYXNvb2xpPC9BdXRob3I+PFllYXI+MjAxNjwvWWVhcj48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</w:fldData>
        </w:fldChar>
      </w:r>
      <w:r w:rsidR="00D60E3A">
        <w:rPr>
          <w:lang w:bidi="en-US"/>
        </w:rPr>
        <w:instrText xml:space="preserve"> ADDIN EN.CITE </w:instrText>
      </w:r>
      <w:r w:rsidR="00D60E3A">
        <w:rPr>
          <w:lang w:bidi="en-US"/>
        </w:rPr>
        <w:fldChar w:fldCharType="begin">
          <w:fldData xml:space="preserve">PEVuZE5vdGU+PENpdGU+PEF1dGhvcj5SYXNvb2xpPC9BdXRob3I+PFllYXI+MjAxNjwvWWVhcj48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</w:fldData>
        </w:fldChar>
      </w:r>
      <w:r w:rsidR="00D60E3A">
        <w:rPr>
          <w:lang w:bidi="en-US"/>
        </w:rPr>
        <w:instrText xml:space="preserve"> ADDIN EN.CITE.DATA </w:instrText>
      </w:r>
      <w:r w:rsidR="00D60E3A">
        <w:rPr>
          <w:lang w:bidi="en-US"/>
        </w:rPr>
      </w:r>
      <w:r w:rsidR="00D60E3A">
        <w:rPr>
          <w:lang w:bidi="en-US"/>
        </w:rPr>
        <w:fldChar w:fldCharType="end"/>
      </w:r>
      <w:r w:rsidR="009C4C92">
        <w:rPr>
          <w:lang w:bidi="en-US"/>
        </w:rPr>
      </w:r>
      <w:r w:rsidR="009C4C92">
        <w:rPr>
          <w:lang w:bidi="en-US"/>
        </w:rPr>
        <w:fldChar w:fldCharType="separate"/>
      </w:r>
      <w:r w:rsidR="00D60E3A">
        <w:rPr>
          <w:noProof/>
          <w:lang w:bidi="en-US"/>
        </w:rPr>
        <w:t>[9-12]</w:t>
      </w:r>
      <w:r w:rsidR="009C4C92">
        <w:rPr>
          <w:lang w:bidi="en-US"/>
        </w:rPr>
        <w:fldChar w:fldCharType="end"/>
      </w:r>
      <w:r w:rsidR="00254D16">
        <w:rPr>
          <w:lang w:bidi="en-US"/>
        </w:rPr>
        <w:t xml:space="preserve">. </w:t>
      </w:r>
      <w:r w:rsidR="006A625A">
        <w:rPr>
          <w:lang w:bidi="en-US"/>
        </w:rPr>
        <w:t xml:space="preserve">Also </w:t>
      </w:r>
      <w:r w:rsidR="00962ADC">
        <w:rPr>
          <w:lang w:bidi="en-US"/>
        </w:rPr>
        <w:t xml:space="preserve">the </w:t>
      </w:r>
      <w:r w:rsidR="001374D2">
        <w:rPr>
          <w:lang w:bidi="en-US"/>
        </w:rPr>
        <w:t xml:space="preserve">main </w:t>
      </w:r>
      <w:r w:rsidR="002C7290">
        <w:rPr>
          <w:lang w:bidi="en-US"/>
        </w:rPr>
        <w:t xml:space="preserve">standardised </w:t>
      </w:r>
      <w:r w:rsidR="001374D2">
        <w:rPr>
          <w:lang w:bidi="en-US"/>
        </w:rPr>
        <w:t xml:space="preserve">semi-stationary </w:t>
      </w:r>
      <w:r w:rsidR="006A625A">
        <w:rPr>
          <w:lang w:bidi="en-US"/>
        </w:rPr>
        <w:t>or dyn</w:t>
      </w:r>
      <w:r w:rsidR="001374D2">
        <w:rPr>
          <w:lang w:bidi="en-US"/>
        </w:rPr>
        <w:t xml:space="preserve">amic U-Value </w:t>
      </w:r>
      <w:r w:rsidR="004E7FC1">
        <w:rPr>
          <w:lang w:bidi="en-US"/>
        </w:rPr>
        <w:t xml:space="preserve">measurement </w:t>
      </w:r>
      <w:r w:rsidR="001374D2">
        <w:rPr>
          <w:lang w:bidi="en-US"/>
        </w:rPr>
        <w:t>methods produce results</w:t>
      </w:r>
      <w:r w:rsidR="00790F00">
        <w:rPr>
          <w:lang w:bidi="en-US"/>
        </w:rPr>
        <w:t xml:space="preserve"> that mostly </w:t>
      </w:r>
      <w:r w:rsidR="00962ADC">
        <w:rPr>
          <w:lang w:bidi="en-US"/>
        </w:rPr>
        <w:t>reveal r</w:t>
      </w:r>
      <w:r w:rsidR="00790F00">
        <w:rPr>
          <w:lang w:bidi="en-US"/>
        </w:rPr>
        <w:t>easonabl</w:t>
      </w:r>
      <w:r w:rsidR="00962ADC">
        <w:rPr>
          <w:lang w:bidi="en-US"/>
        </w:rPr>
        <w:t>e differences</w:t>
      </w:r>
      <w:r w:rsidR="001374D2">
        <w:rPr>
          <w:lang w:bidi="en-US"/>
        </w:rPr>
        <w:t xml:space="preserve"> </w:t>
      </w:r>
      <w:r w:rsidR="001374D2">
        <w:rPr>
          <w:lang w:bidi="en-US"/>
        </w:rPr>
        <w:fldChar w:fldCharType="begin"/>
      </w:r>
      <w:r w:rsidR="00D60E3A">
        <w:rPr>
          <w:lang w:bidi="en-US"/>
        </w:rPr>
        <w:instrText xml:space="preserve"> ADDIN EN.CITE &lt;EndNote&gt;&lt;Cite&gt;&lt;Author&gt;Deconinck&lt;/Author&gt;&lt;Year&gt;2016&lt;/Year&gt;&lt;RecNum&gt;2347&lt;/RecNum&gt;&lt;DisplayText&gt;[10]&lt;/DisplayText&gt;&lt;record&gt;&lt;rec-number&gt;2347&lt;/rec-number&gt;&lt;foreign-keys&gt;&lt;key app="EN" db-id="pd9ft9ta59zarqett5ppztd6pxp9vwe2pxd5" timestamp="1605003545"&gt;2347&lt;/key&gt;&lt;/foreign-keys&gt;&lt;ref-type name="Journal Article"&gt;17&lt;/ref-type&gt;&lt;contributors&gt;&lt;authors&gt;&lt;author&gt;Deconinck, An-Heleen&lt;/author&gt;&lt;author&gt;Roels, Staf&lt;/author&gt;&lt;/authors&gt;&lt;/contributors&gt;&lt;titles&gt;&lt;title&gt;Comparison of characterisation methods determining the thermal resistance of building components from onsite measurements&lt;/title&gt;&lt;secondary-title&gt;Energy and Buildings&lt;/secondary-title&gt;&lt;/titles&gt;&lt;periodical&gt;&lt;full-title&gt;Energy and Buildings&lt;/full-title&gt;&lt;/periodical&gt;&lt;pages&gt;309-320&lt;/pages&gt;&lt;volume&gt;130&lt;/volume&gt;&lt;number&gt;Supplement C&lt;/number&gt;&lt;keywords&gt;&lt;keyword&gt;In situ measurements&lt;/keyword&gt;&lt;keyword&gt;Thermal characterisation&lt;/keyword&gt;&lt;keyword&gt;Building component testing&lt;/keyword&gt;&lt;keyword&gt;Average method&lt;/keyword&gt;&lt;keyword&gt;Correction for storage effects&lt;/keyword&gt;&lt;keyword&gt;Regression modelling&lt;/keyword&gt;&lt;keyword&gt;ARX-modelling&lt;/keyword&gt;&lt;keyword&gt;Stochastic grey-box modelling&lt;/keyword&gt;&lt;/keywords&gt;&lt;dates&gt;&lt;year&gt;2016&lt;/year&gt;&lt;pub-dates&gt;&lt;date&gt;2016/10/15/&lt;/date&gt;&lt;/pub-dates&gt;&lt;/dates&gt;&lt;isbn&gt;0378-7788&lt;/isbn&gt;&lt;urls&gt;&lt;related-urls&gt;&lt;url&gt;http://www.sciencedirect.com/science/article/pii/S0378778816307587&lt;/url&gt;&lt;/related-urls&gt;&lt;/urls&gt;&lt;electronic-resource-num&gt;https://doi.org/10.1016/j.enbuild.2016.08.061&lt;/electronic-resource-num&gt;&lt;/record&gt;&lt;/Cite&gt;&lt;/EndNote&gt;</w:instrText>
      </w:r>
      <w:r w:rsidR="001374D2">
        <w:rPr>
          <w:lang w:bidi="en-US"/>
        </w:rPr>
        <w:fldChar w:fldCharType="separate"/>
      </w:r>
      <w:r w:rsidR="00D60E3A">
        <w:rPr>
          <w:noProof/>
          <w:lang w:bidi="en-US"/>
        </w:rPr>
        <w:t>[10]</w:t>
      </w:r>
      <w:r w:rsidR="001374D2">
        <w:rPr>
          <w:lang w:bidi="en-US"/>
        </w:rPr>
        <w:fldChar w:fldCharType="end"/>
      </w:r>
      <w:r w:rsidR="00790F00">
        <w:rPr>
          <w:lang w:bidi="en-US"/>
        </w:rPr>
        <w:t>,</w:t>
      </w:r>
      <w:r w:rsidR="00B505A5">
        <w:rPr>
          <w:lang w:bidi="en-US"/>
        </w:rPr>
        <w:t xml:space="preserve"> and</w:t>
      </w:r>
      <w:r w:rsidR="00790F00">
        <w:rPr>
          <w:lang w:bidi="en-US"/>
        </w:rPr>
        <w:t xml:space="preserve"> </w:t>
      </w:r>
      <w:r w:rsidR="00C82461">
        <w:rPr>
          <w:lang w:bidi="en-US"/>
        </w:rPr>
        <w:t>in some cases departu</w:t>
      </w:r>
      <w:r w:rsidR="00790F00">
        <w:rPr>
          <w:lang w:bidi="en-US"/>
        </w:rPr>
        <w:t xml:space="preserve">res of up to 393% are reported between measured and </w:t>
      </w:r>
      <w:r w:rsidR="00C82461">
        <w:rPr>
          <w:lang w:bidi="en-US"/>
        </w:rPr>
        <w:t xml:space="preserve">calculated figures </w:t>
      </w:r>
      <w:r w:rsidR="00C82461">
        <w:rPr>
          <w:lang w:bidi="en-US"/>
        </w:rPr>
        <w:fldChar w:fldCharType="begin"/>
      </w:r>
      <w:r w:rsidR="00D60E3A">
        <w:rPr>
          <w:lang w:bidi="en-US"/>
        </w:rPr>
        <w:instrText xml:space="preserve"> ADDIN EN.CITE &lt;EndNote&gt;&lt;Cite&gt;&lt;Author&gt;Rasooli&lt;/Author&gt;&lt;Year&gt;2016&lt;/Year&gt;&lt;RecNum&gt;2345&lt;/RecNum&gt;&lt;DisplayText&gt;[9]&lt;/DisplayText&gt;&lt;record&gt;&lt;rec-number&gt;2345&lt;/rec-number&gt;&lt;foreign-keys&gt;&lt;key app="EN" db-id="pd9ft9ta59zarqett5ppztd6pxp9vwe2pxd5" timestamp="1605003545"&gt;2345&lt;/key&gt;&lt;/foreign-keys&gt;&lt;ref-type name="Journal Article"&gt;17&lt;/ref-type&gt;&lt;contributors&gt;&lt;authors&gt;&lt;author&gt;Rasooli, Arash&lt;/author&gt;&lt;author&gt;Itard, Laure&lt;/author&gt;&lt;author&gt;Ferreira, Carlos Infante&lt;/author&gt;&lt;/authors&gt;&lt;/contributors&gt;&lt;titles&gt;&lt;title&gt;A response factor-based method for the rapid in-situ determination of wall’s thermal resistance in existing buildings&lt;/title&gt;&lt;secondary-title&gt;Energy and Buildings&lt;/secondary-title&gt;&lt;/titles&gt;&lt;periodical&gt;&lt;full-title&gt;Energy and Buildings&lt;/full-title&gt;&lt;/periodical&gt;&lt;pages&gt;51-61&lt;/pages&gt;&lt;volume&gt;119&lt;/volume&gt;&lt;number&gt;Supplement C&lt;/number&gt;&lt;keywords&gt;&lt;keyword&gt;measurement&lt;/keyword&gt;&lt;keyword&gt;Thermal resistance Rc-value&lt;/keyword&gt;&lt;keyword&gt;Thermal transmittance -value&lt;/keyword&gt;&lt;keyword&gt;Response factors&lt;/keyword&gt;&lt;keyword&gt;Transient method&lt;/keyword&gt;&lt;keyword&gt;Energy labeling&lt;/keyword&gt;&lt;/keywords&gt;&lt;dates&gt;&lt;year&gt;2016&lt;/year&gt;&lt;pub-dates&gt;&lt;date&gt;2016/05/01/&lt;/date&gt;&lt;/pub-dates&gt;&lt;/dates&gt;&lt;isbn&gt;0378-7788&lt;/isbn&gt;&lt;urls&gt;&lt;related-urls&gt;&lt;url&gt;http://www.sciencedirect.com/science/article/pii/S0378778816301475&lt;/url&gt;&lt;/related-urls&gt;&lt;/urls&gt;&lt;electronic-resource-num&gt;https://doi.org/10.1016/j.enbuild.2016.03.009&lt;/electronic-resource-num&gt;&lt;/record&gt;&lt;/Cite&gt;&lt;/EndNote&gt;</w:instrText>
      </w:r>
      <w:r w:rsidR="00C82461">
        <w:rPr>
          <w:lang w:bidi="en-US"/>
        </w:rPr>
        <w:fldChar w:fldCharType="separate"/>
      </w:r>
      <w:r w:rsidR="00D60E3A">
        <w:rPr>
          <w:noProof/>
          <w:lang w:bidi="en-US"/>
        </w:rPr>
        <w:t>[9]</w:t>
      </w:r>
      <w:r w:rsidR="00C82461">
        <w:rPr>
          <w:lang w:bidi="en-US"/>
        </w:rPr>
        <w:fldChar w:fldCharType="end"/>
      </w:r>
      <w:r w:rsidR="00C82461">
        <w:rPr>
          <w:lang w:bidi="en-US"/>
        </w:rPr>
        <w:t>.</w:t>
      </w:r>
      <w:r w:rsidR="00546F9E">
        <w:rPr>
          <w:lang w:bidi="en-US"/>
        </w:rPr>
        <w:t xml:space="preserve"> </w:t>
      </w:r>
      <w:r w:rsidR="004A09AB">
        <w:rPr>
          <w:lang w:bidi="en-US"/>
        </w:rPr>
        <w:t xml:space="preserve">Traditional </w:t>
      </w:r>
      <w:r w:rsidR="002859ED">
        <w:rPr>
          <w:lang w:bidi="en-US"/>
        </w:rPr>
        <w:t xml:space="preserve">solid </w:t>
      </w:r>
      <w:r w:rsidR="004A09AB">
        <w:rPr>
          <w:lang w:bidi="en-US"/>
        </w:rPr>
        <w:t xml:space="preserve">masonry elements </w:t>
      </w:r>
      <w:r w:rsidR="004A09AB">
        <w:rPr>
          <w:lang w:bidi="en-US"/>
        </w:rPr>
        <w:fldChar w:fldCharType="begin">
          <w:fldData xml:space="preserve">PEVuZE5vdGU+PENpdGU+PEF1dGhvcj5HYXNwYXI8L0F1dGhvcj48WWVhcj4yMDE2PC9ZZWFyPjxS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=
</w:fldData>
        </w:fldChar>
      </w:r>
      <w:r w:rsidR="00D60E3A">
        <w:rPr>
          <w:lang w:bidi="en-US"/>
        </w:rPr>
        <w:instrText xml:space="preserve"> ADDIN EN.CITE </w:instrText>
      </w:r>
      <w:r w:rsidR="00D60E3A">
        <w:rPr>
          <w:lang w:bidi="en-US"/>
        </w:rPr>
        <w:fldChar w:fldCharType="begin">
          <w:fldData xml:space="preserve">PEVuZE5vdGU+PENpdGU+PEF1dGhvcj5HYXNwYXI8L0F1dGhvcj48WWVhcj4yMDE2PC9ZZWFyPjxS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=
</w:fldData>
        </w:fldChar>
      </w:r>
      <w:r w:rsidR="00D60E3A">
        <w:rPr>
          <w:lang w:bidi="en-US"/>
        </w:rPr>
        <w:instrText xml:space="preserve"> ADDIN EN.CITE.DATA </w:instrText>
      </w:r>
      <w:r w:rsidR="00D60E3A">
        <w:rPr>
          <w:lang w:bidi="en-US"/>
        </w:rPr>
      </w:r>
      <w:r w:rsidR="00D60E3A">
        <w:rPr>
          <w:lang w:bidi="en-US"/>
        </w:rPr>
        <w:fldChar w:fldCharType="end"/>
      </w:r>
      <w:r w:rsidR="004A09AB">
        <w:rPr>
          <w:lang w:bidi="en-US"/>
        </w:rPr>
      </w:r>
      <w:r w:rsidR="004A09AB">
        <w:rPr>
          <w:lang w:bidi="en-US"/>
        </w:rPr>
        <w:fldChar w:fldCharType="separate"/>
      </w:r>
      <w:r w:rsidR="00D60E3A">
        <w:rPr>
          <w:noProof/>
          <w:lang w:bidi="en-US"/>
        </w:rPr>
        <w:t>[13, 14]</w:t>
      </w:r>
      <w:r w:rsidR="004A09AB">
        <w:rPr>
          <w:lang w:bidi="en-US"/>
        </w:rPr>
        <w:fldChar w:fldCharType="end"/>
      </w:r>
      <w:r w:rsidR="004A09AB">
        <w:rPr>
          <w:lang w:bidi="en-US"/>
        </w:rPr>
        <w:t xml:space="preserve"> as well as f</w:t>
      </w:r>
      <w:r w:rsidR="00546F9E">
        <w:rPr>
          <w:lang w:bidi="en-US"/>
        </w:rPr>
        <w:t xml:space="preserve">loors </w:t>
      </w:r>
      <w:r w:rsidR="00546F9E">
        <w:rPr>
          <w:lang w:bidi="en-US"/>
        </w:rPr>
        <w:fldChar w:fldCharType="begin"/>
      </w:r>
      <w:r w:rsidR="00D60E3A">
        <w:rPr>
          <w:lang w:bidi="en-US"/>
        </w:rPr>
        <w:instrText xml:space="preserve"> ADDIN EN.CITE &lt;EndNote&gt;&lt;Cite&gt;&lt;Author&gt;Hoffmann&lt;/Author&gt;&lt;Year&gt;2017&lt;/Year&gt;&lt;RecNum&gt;2350&lt;/RecNum&gt;&lt;DisplayText&gt;[15]&lt;/DisplayText&gt;&lt;record&gt;&lt;rec-number&gt;2350&lt;/rec-number&gt;&lt;foreign-keys&gt;&lt;key app="EN" db-id="pd9ft9ta59zarqett5ppztd6pxp9vwe2pxd5" timestamp="1605003545"&gt;2350&lt;/key&gt;&lt;/foreign-keys&gt;&lt;ref-type name="Journal Article"&gt;17&lt;/ref-type&gt;&lt;contributors&gt;&lt;authors&gt;&lt;author&gt;Hoffmann, Caroline&lt;/author&gt;&lt;author&gt;Geissler, Achim&lt;/author&gt;&lt;/authors&gt;&lt;/contributors&gt;&lt;titles&gt;&lt;title&gt;The prebound-effect in detail: real indoor temperatures in basements and measured versus calculated U-values&lt;/title&gt;&lt;secondary-title&gt;Energy Procedia&lt;/secondary-title&gt;&lt;/titles&gt;&lt;periodical&gt;&lt;full-title&gt;Energy Procedia&lt;/full-title&gt;&lt;/periodical&gt;&lt;pages&gt;32-37&lt;/pages&gt;&lt;volume&gt;122&lt;/volume&gt;&lt;number&gt;Supplement C&lt;/number&gt;&lt;keywords&gt;&lt;keyword&gt;U-value&lt;/keyword&gt;&lt;keyword&gt;measurement&lt;/keyword&gt;&lt;keyword&gt;calculation&lt;/keyword&gt;&lt;keyword&gt;basement temperature&lt;/keyword&gt;&lt;keyword&gt;domestic buildings&lt;/keyword&gt;&lt;keyword&gt;existing buildings&lt;/keyword&gt;&lt;keyword&gt;prebound-effect&lt;/keyword&gt;&lt;/keywords&gt;&lt;dates&gt;&lt;year&gt;2017&lt;/year&gt;&lt;pub-dates&gt;&lt;date&gt;2017/09/01/&lt;/date&gt;&lt;/pub-dates&gt;&lt;/dates&gt;&lt;isbn&gt;1876-6102&lt;/isbn&gt;&lt;urls&gt;&lt;related-urls&gt;&lt;url&gt;http://www.sciencedirect.com/science/article/pii/S1876610217328990&lt;/url&gt;&lt;/related-urls&gt;&lt;/urls&gt;&lt;electronic-resource-num&gt;https://doi.org/10.1016/j.egypro.2017.07.301&lt;/electronic-resource-num&gt;&lt;/record&gt;&lt;/Cite&gt;&lt;/EndNote&gt;</w:instrText>
      </w:r>
      <w:r w:rsidR="00546F9E">
        <w:rPr>
          <w:lang w:bidi="en-US"/>
        </w:rPr>
        <w:fldChar w:fldCharType="separate"/>
      </w:r>
      <w:r w:rsidR="00D60E3A">
        <w:rPr>
          <w:noProof/>
          <w:lang w:bidi="en-US"/>
        </w:rPr>
        <w:t>[15]</w:t>
      </w:r>
      <w:r w:rsidR="00546F9E">
        <w:rPr>
          <w:lang w:bidi="en-US"/>
        </w:rPr>
        <w:fldChar w:fldCharType="end"/>
      </w:r>
      <w:r w:rsidR="004A09AB">
        <w:rPr>
          <w:lang w:bidi="en-US"/>
        </w:rPr>
        <w:t xml:space="preserve"> </w:t>
      </w:r>
      <w:r w:rsidR="00B1290C">
        <w:rPr>
          <w:lang w:bidi="en-US"/>
        </w:rPr>
        <w:t xml:space="preserve">have been found </w:t>
      </w:r>
      <w:r w:rsidR="004A09AB">
        <w:rPr>
          <w:lang w:bidi="en-US"/>
        </w:rPr>
        <w:t xml:space="preserve">to perform better </w:t>
      </w:r>
      <w:r w:rsidR="004A09AB" w:rsidRPr="00291C87">
        <w:rPr>
          <w:highlight w:val="red"/>
          <w:lang w:bidi="en-US"/>
        </w:rPr>
        <w:t>than calculation method suggest</w:t>
      </w:r>
      <w:r w:rsidR="002859ED">
        <w:rPr>
          <w:lang w:bidi="en-US"/>
        </w:rPr>
        <w:t>, whereas</w:t>
      </w:r>
      <w:r w:rsidR="00891493">
        <w:rPr>
          <w:lang w:bidi="en-US"/>
        </w:rPr>
        <w:t xml:space="preserve"> composite walls </w:t>
      </w:r>
      <w:r w:rsidR="009C2B27">
        <w:rPr>
          <w:lang w:bidi="en-US"/>
        </w:rPr>
        <w:t xml:space="preserve">are </w:t>
      </w:r>
      <w:r w:rsidR="00891493">
        <w:rPr>
          <w:lang w:bidi="en-US"/>
        </w:rPr>
        <w:t>reported to perform worse than model calculations</w:t>
      </w:r>
      <w:r w:rsidR="004A09AB">
        <w:rPr>
          <w:lang w:bidi="en-US"/>
        </w:rPr>
        <w:t>.</w:t>
      </w:r>
      <w:r w:rsidR="00962ADC">
        <w:rPr>
          <w:lang w:bidi="en-US"/>
        </w:rPr>
        <w:t xml:space="preserve"> </w:t>
      </w:r>
      <w:r w:rsidR="00891493" w:rsidRPr="00891493">
        <w:rPr>
          <w:lang w:bidi="en-US"/>
        </w:rPr>
        <w:t>A. Marshall et al. found</w:t>
      </w:r>
      <w:r w:rsidR="00891493">
        <w:rPr>
          <w:lang w:bidi="en-US"/>
        </w:rPr>
        <w:t xml:space="preserve"> </w:t>
      </w:r>
      <w:r w:rsidR="00900EC0">
        <w:rPr>
          <w:lang w:bidi="en-US"/>
        </w:rPr>
        <w:t xml:space="preserve">CIBSE </w:t>
      </w:r>
      <w:r w:rsidR="00962ADC">
        <w:rPr>
          <w:lang w:bidi="en-US"/>
        </w:rPr>
        <w:t xml:space="preserve">model </w:t>
      </w:r>
      <w:r w:rsidR="00891493">
        <w:rPr>
          <w:lang w:bidi="en-US"/>
        </w:rPr>
        <w:t xml:space="preserve">U-Values </w:t>
      </w:r>
      <w:r w:rsidR="00962ADC">
        <w:rPr>
          <w:lang w:bidi="en-US"/>
        </w:rPr>
        <w:t>for</w:t>
      </w:r>
      <w:r w:rsidR="00891493">
        <w:rPr>
          <w:lang w:bidi="en-US"/>
        </w:rPr>
        <w:t xml:space="preserve"> brick walls, ceilings and doors</w:t>
      </w:r>
      <w:r w:rsidR="007C76A8">
        <w:rPr>
          <w:lang w:bidi="en-US"/>
        </w:rPr>
        <w:t xml:space="preserve"> to over-predict performance by</w:t>
      </w:r>
      <w:r w:rsidR="00891493">
        <w:rPr>
          <w:lang w:bidi="en-US"/>
        </w:rPr>
        <w:t xml:space="preserve"> 30.3%, 15.5% and 9.9% respectively </w:t>
      </w:r>
      <w:r w:rsidR="00900EC0">
        <w:rPr>
          <w:lang w:bidi="en-US"/>
        </w:rPr>
        <w:t>while calculated window properties showed much better matches with measured figures</w:t>
      </w:r>
      <w:r w:rsidR="00962ADC">
        <w:rPr>
          <w:lang w:bidi="en-US"/>
        </w:rPr>
        <w:t xml:space="preserve"> </w:t>
      </w:r>
      <w:r w:rsidR="00900EC0">
        <w:rPr>
          <w:lang w:bidi="en-US"/>
        </w:rPr>
        <w:fldChar w:fldCharType="begin"/>
      </w:r>
      <w:r w:rsidR="00D60E3A">
        <w:rPr>
          <w:lang w:bidi="en-US"/>
        </w:rPr>
        <w:instrText xml:space="preserve"> ADDIN EN.CITE &lt;EndNote&gt;&lt;Cite&gt;&lt;Author&gt;Marshall&lt;/Author&gt;&lt;Year&gt;2017&lt;/Year&gt;&lt;RecNum&gt;2354&lt;/RecNum&gt;&lt;DisplayText&gt;[16]&lt;/DisplayText&gt;&lt;record&gt;&lt;rec-number&gt;2354&lt;/rec-number&gt;&lt;foreign-keys&gt;&lt;key app="EN" db-id="pd9ft9ta59zarqett5ppztd6pxp9vwe2pxd5" timestamp="1605003545"&gt;2354&lt;/key&gt;&lt;/foreign-keys&gt;&lt;ref-type name="Journal Article"&gt;17&lt;/ref-type&gt;&lt;contributors&gt;&lt;authors&gt;&lt;author&gt;Marshall, A.&lt;/author&gt;&lt;author&gt;Fitton, R.&lt;/author&gt;&lt;author&gt;Swan, W.&lt;/author&gt;&lt;author&gt;Farmer, D.&lt;/author&gt;&lt;author&gt;Johnston, D.&lt;/author&gt;&lt;author&gt;Benjaber, M.&lt;/author&gt;&lt;author&gt;Ji, Y.&lt;/author&gt;&lt;/authors&gt;&lt;/contributors&gt;&lt;titles&gt;&lt;title&gt;Domestic building fabric performance: Closing the gap between the in situ measured and modelled performance&lt;/title&gt;&lt;secondary-title&gt;Energy and Buildings&lt;/secondary-title&gt;&lt;/titles&gt;&lt;periodical&gt;&lt;full-title&gt;Energy and Buildings&lt;/full-title&gt;&lt;/periodical&gt;&lt;pages&gt;307-317&lt;/pages&gt;&lt;volume&gt;150&lt;/volume&gt;&lt;number&gt;Supplement C&lt;/number&gt;&lt;keywords&gt;&lt;keyword&gt;Performance gap&lt;/keyword&gt;&lt;keyword&gt;Domestic&lt;/keyword&gt;&lt;keyword&gt;Energy modelling&lt;/keyword&gt;&lt;keyword&gt;Measurement&lt;/keyword&gt;&lt;keyword&gt;Building energy&lt;/keyword&gt;&lt;keyword&gt;Energy performance&lt;/keyword&gt;&lt;keyword&gt;U-value&lt;/keyword&gt;&lt;/keywords&gt;&lt;dates&gt;&lt;year&gt;2017&lt;/year&gt;&lt;pub-dates&gt;&lt;date&gt;2017/09/01/&lt;/date&gt;&lt;/pub-dates&gt;&lt;/dates&gt;&lt;isbn&gt;0378-7788&lt;/isbn&gt;&lt;urls&gt;&lt;related-urls&gt;&lt;url&gt;http://www.sciencedirect.com/science/article/pii/S0378778817305200&lt;/url&gt;&lt;/related-urls&gt;&lt;/urls&gt;&lt;electronic-resource-num&gt;https://doi.org/10.1016/j.enbuild.2017.06.028&lt;/electronic-resource-num&gt;&lt;/record&gt;&lt;/Cite&gt;&lt;/EndNote&gt;</w:instrText>
      </w:r>
      <w:r w:rsidR="00900EC0">
        <w:rPr>
          <w:lang w:bidi="en-US"/>
        </w:rPr>
        <w:fldChar w:fldCharType="separate"/>
      </w:r>
      <w:r w:rsidR="00D60E3A">
        <w:rPr>
          <w:noProof/>
          <w:lang w:bidi="en-US"/>
        </w:rPr>
        <w:t>[16]</w:t>
      </w:r>
      <w:r w:rsidR="00900EC0">
        <w:rPr>
          <w:lang w:bidi="en-US"/>
        </w:rPr>
        <w:fldChar w:fldCharType="end"/>
      </w:r>
      <w:r w:rsidR="00891493" w:rsidRPr="00891493">
        <w:rPr>
          <w:lang w:bidi="en-US"/>
        </w:rPr>
        <w:t>.</w:t>
      </w:r>
      <w:r w:rsidR="000D022A">
        <w:rPr>
          <w:lang w:bidi="en-US"/>
        </w:rPr>
        <w:t xml:space="preserve"> A study of 57 properties found that while variations between similar wall types a</w:t>
      </w:r>
      <w:r w:rsidR="0015555D">
        <w:rPr>
          <w:lang w:bidi="en-US"/>
        </w:rPr>
        <w:t>nd even within the same dwelling’s walls</w:t>
      </w:r>
      <w:r w:rsidR="000D022A">
        <w:rPr>
          <w:lang w:bidi="en-US"/>
        </w:rPr>
        <w:t xml:space="preserve"> existed, 44% of walls perform</w:t>
      </w:r>
      <w:r w:rsidR="00ED1F9D">
        <w:rPr>
          <w:lang w:bidi="en-US"/>
        </w:rPr>
        <w:t>ed</w:t>
      </w:r>
      <w:r w:rsidR="000D022A">
        <w:rPr>
          <w:lang w:bidi="en-US"/>
        </w:rPr>
        <w:t xml:space="preserve"> better than CIBSE predications, 42% </w:t>
      </w:r>
      <w:r w:rsidR="00ED1F9D">
        <w:rPr>
          <w:lang w:bidi="en-US"/>
        </w:rPr>
        <w:t>were</w:t>
      </w:r>
      <w:r w:rsidR="000D022A">
        <w:rPr>
          <w:lang w:bidi="en-US"/>
        </w:rPr>
        <w:t xml:space="preserve"> within acceptable bounds and only 14% of sampled walls performed worse than calculations suggest</w:t>
      </w:r>
      <w:r w:rsidR="00B82404">
        <w:rPr>
          <w:lang w:bidi="en-US"/>
        </w:rPr>
        <w:t xml:space="preserve"> </w:t>
      </w:r>
      <w:r w:rsidR="000D022A">
        <w:rPr>
          <w:lang w:bidi="en-US"/>
        </w:rPr>
        <w:fldChar w:fldCharType="begin"/>
      </w:r>
      <w:r w:rsidR="00D60E3A">
        <w:rPr>
          <w:lang w:bidi="en-US"/>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sidR="000D022A">
        <w:rPr>
          <w:lang w:bidi="en-US"/>
        </w:rPr>
        <w:fldChar w:fldCharType="separate"/>
      </w:r>
      <w:r w:rsidR="00D60E3A">
        <w:rPr>
          <w:noProof/>
          <w:lang w:bidi="en-US"/>
        </w:rPr>
        <w:t>[17]</w:t>
      </w:r>
      <w:r w:rsidR="000D022A">
        <w:rPr>
          <w:lang w:bidi="en-US"/>
        </w:rPr>
        <w:fldChar w:fldCharType="end"/>
      </w:r>
      <w:r w:rsidR="00ED1F9D">
        <w:rPr>
          <w:lang w:bidi="en-US"/>
        </w:rPr>
        <w:t>, however</w:t>
      </w:r>
      <w:r w:rsidR="00D97DE4">
        <w:rPr>
          <w:lang w:bidi="en-US"/>
        </w:rPr>
        <w:t xml:space="preserve"> measured and calculated floor U</w:t>
      </w:r>
      <w:r w:rsidR="00ED1F9D">
        <w:rPr>
          <w:lang w:bidi="en-US"/>
        </w:rPr>
        <w:t>-</w:t>
      </w:r>
      <w:r w:rsidR="00D97DE4">
        <w:rPr>
          <w:lang w:bidi="en-US"/>
        </w:rPr>
        <w:t>values were found to be in good agreement</w:t>
      </w:r>
      <w:r w:rsidR="000D022A">
        <w:rPr>
          <w:lang w:bidi="en-US"/>
        </w:rPr>
        <w:t xml:space="preserve">. </w:t>
      </w:r>
      <w:r w:rsidR="0015555D">
        <w:rPr>
          <w:lang w:bidi="en-US"/>
        </w:rPr>
        <w:t xml:space="preserve">Difficulties in </w:t>
      </w:r>
      <w:r w:rsidR="00C90CB4">
        <w:rPr>
          <w:lang w:bidi="en-US"/>
        </w:rPr>
        <w:t>identifying</w:t>
      </w:r>
      <w:r w:rsidR="00CF664B">
        <w:rPr>
          <w:lang w:bidi="en-US"/>
        </w:rPr>
        <w:t xml:space="preserve"> </w:t>
      </w:r>
      <w:r w:rsidR="00B1290C">
        <w:rPr>
          <w:lang w:bidi="en-US"/>
        </w:rPr>
        <w:t>the composite material and their density and moisture content, intern</w:t>
      </w:r>
      <w:r w:rsidR="00891493">
        <w:rPr>
          <w:lang w:bidi="en-US"/>
        </w:rPr>
        <w:t>al and external air velocities</w:t>
      </w:r>
      <w:r w:rsidR="0015555D">
        <w:rPr>
          <w:lang w:bidi="en-US"/>
        </w:rPr>
        <w:t>, fabric non-homogeneity and cumbersome nature of in-situ fabric studies</w:t>
      </w:r>
      <w:r w:rsidR="00891493">
        <w:rPr>
          <w:lang w:bidi="en-US"/>
        </w:rPr>
        <w:t xml:space="preserve"> are notable reasons behind fabric U-</w:t>
      </w:r>
      <w:r w:rsidR="00ED1F9D">
        <w:rPr>
          <w:lang w:bidi="en-US"/>
        </w:rPr>
        <w:t>v</w:t>
      </w:r>
      <w:r w:rsidR="00891493">
        <w:rPr>
          <w:lang w:bidi="en-US"/>
        </w:rPr>
        <w:t>alue error</w:t>
      </w:r>
      <w:r w:rsidR="00FF6497">
        <w:rPr>
          <w:lang w:bidi="en-US"/>
        </w:rPr>
        <w:t>s</w:t>
      </w:r>
      <w:r w:rsidR="00891493">
        <w:rPr>
          <w:lang w:bidi="en-US"/>
        </w:rPr>
        <w:t xml:space="preserve"> and uncertainty. </w:t>
      </w:r>
      <w:r w:rsidR="00764986">
        <w:rPr>
          <w:lang w:bidi="en-US"/>
        </w:rPr>
        <w:t xml:space="preserve">Despite </w:t>
      </w:r>
      <w:r w:rsidR="00764986" w:rsidRPr="00043572">
        <w:rPr>
          <w:lang w:bidi="en-US"/>
        </w:rPr>
        <w:t>this</w:t>
      </w:r>
      <w:r w:rsidR="00043572" w:rsidRPr="00043572">
        <w:rPr>
          <w:highlight w:val="red"/>
          <w:lang w:bidi="en-US"/>
        </w:rPr>
        <w:t>,</w:t>
      </w:r>
      <w:r w:rsidR="006D3FEC">
        <w:rPr>
          <w:lang w:bidi="en-US"/>
        </w:rPr>
        <w:t xml:space="preserve"> research suggests that with extensive </w:t>
      </w:r>
      <w:r w:rsidR="00975D51">
        <w:rPr>
          <w:lang w:bidi="en-US"/>
        </w:rPr>
        <w:t xml:space="preserve">field data and careful </w:t>
      </w:r>
      <w:r w:rsidR="00E550B0">
        <w:rPr>
          <w:lang w:bidi="en-US"/>
        </w:rPr>
        <w:t xml:space="preserve">input parameter selection, </w:t>
      </w:r>
      <w:r w:rsidR="00975D51">
        <w:rPr>
          <w:lang w:bidi="en-US"/>
        </w:rPr>
        <w:t xml:space="preserve"> </w:t>
      </w:r>
      <w:r w:rsidR="00CC23ED">
        <w:rPr>
          <w:lang w:bidi="en-US"/>
        </w:rPr>
        <w:t xml:space="preserve">building energy models </w:t>
      </w:r>
      <w:r w:rsidR="00E550B0">
        <w:rPr>
          <w:lang w:bidi="en-US"/>
        </w:rPr>
        <w:t>can</w:t>
      </w:r>
      <w:r w:rsidR="00CC23ED">
        <w:rPr>
          <w:lang w:bidi="en-US"/>
        </w:rPr>
        <w:t xml:space="preserve"> predict energy and environmental performance with high levels of accuracy</w:t>
      </w:r>
      <w:r w:rsidR="0071501C">
        <w:rPr>
          <w:lang w:bidi="en-US"/>
        </w:rPr>
        <w:t xml:space="preserve"> </w:t>
      </w:r>
      <w:r w:rsidR="00CC23ED">
        <w:rPr>
          <w:lang w:bidi="en-US"/>
        </w:rPr>
        <w:fldChar w:fldCharType="begin"/>
      </w:r>
      <w:r w:rsidR="00D60E3A">
        <w:rPr>
          <w:lang w:bidi="en-US"/>
        </w:rPr>
        <w:instrText xml:space="preserve"> ADDIN EN.CITE &lt;EndNote&gt;&lt;Cite&gt;&lt;Author&gt;Royapoor&lt;/Author&gt;&lt;Year&gt;2015&lt;/Year&gt;&lt;RecNum&gt;2533&lt;/RecNum&gt;&lt;DisplayText&gt;[18]&lt;/DisplayText&gt;&lt;record&gt;&lt;rec-number&gt;2533&lt;/rec-number&gt;&lt;foreign-keys&gt;&lt;key app="EN" db-id="pd9ft9ta59zarqett5ppztd6pxp9vwe2pxd5" timestamp="1562151403"&gt;2533&lt;/key&gt;&lt;/foreign-keys&gt;&lt;ref-type name="Journal Article"&gt;17&lt;/ref-type&gt;&lt;contributors&gt;&lt;authors&gt;&lt;author&gt;Royapoor, Mohammad&lt;/author&gt;&lt;author&gt;Roskilly, Tony&lt;/author&gt;&lt;/authors&gt;&lt;/contributors&gt;&lt;titles&gt;&lt;title&gt;Building model calibration using energy and environmental data&lt;/title&gt;&lt;secondary-title&gt;Energy and Buildings&lt;/secondary-title&gt;&lt;/titles&gt;&lt;periodical&gt;&lt;full-title&gt;Energy and Buildings&lt;/full-title&gt;&lt;/periodical&gt;&lt;pages&gt;109-120&lt;/pages&gt;&lt;volume&gt;94&lt;/volume&gt;&lt;dates&gt;&lt;year&gt;2015&lt;/year&gt;&lt;/dates&gt;&lt;isbn&gt;0378-7788&lt;/isbn&gt;&lt;urls&gt;&lt;/urls&gt;&lt;/record&gt;&lt;/Cite&gt;&lt;/EndNote&gt;</w:instrText>
      </w:r>
      <w:r w:rsidR="00CC23ED">
        <w:rPr>
          <w:lang w:bidi="en-US"/>
        </w:rPr>
        <w:fldChar w:fldCharType="separate"/>
      </w:r>
      <w:r w:rsidR="00D60E3A">
        <w:rPr>
          <w:noProof/>
          <w:lang w:bidi="en-US"/>
        </w:rPr>
        <w:t>[18]</w:t>
      </w:r>
      <w:r w:rsidR="00CC23ED">
        <w:rPr>
          <w:lang w:bidi="en-US"/>
        </w:rPr>
        <w:fldChar w:fldCharType="end"/>
      </w:r>
      <w:r w:rsidR="00CC23ED">
        <w:rPr>
          <w:lang w:bidi="en-US"/>
        </w:rPr>
        <w:t>.</w:t>
      </w:r>
      <w:r w:rsidR="00F550D3" w:rsidRPr="00F550D3">
        <w:rPr>
          <w:lang w:bidi="en-US"/>
        </w:rPr>
        <w:t xml:space="preserve"> </w:t>
      </w:r>
    </w:p>
    <w:p w14:paraId="354661E4" w14:textId="32718EF7" w:rsidR="00E567BA" w:rsidRDefault="00E567BA" w:rsidP="00E567BA">
      <w:pPr>
        <w:rPr>
          <w:b/>
          <w:bCs/>
          <w:lang w:bidi="en-US"/>
        </w:rPr>
      </w:pPr>
      <w:r w:rsidRPr="00E567BA">
        <w:rPr>
          <w:b/>
          <w:bCs/>
          <w:lang w:bidi="en-US"/>
        </w:rPr>
        <w:t>2.</w:t>
      </w:r>
      <w:r>
        <w:rPr>
          <w:b/>
          <w:bCs/>
          <w:lang w:bidi="en-US"/>
        </w:rPr>
        <w:t>2</w:t>
      </w:r>
      <w:r w:rsidRPr="00E567BA">
        <w:rPr>
          <w:b/>
          <w:bCs/>
          <w:lang w:bidi="en-US"/>
        </w:rPr>
        <w:t xml:space="preserve"> </w:t>
      </w:r>
      <w:r>
        <w:rPr>
          <w:b/>
          <w:bCs/>
          <w:lang w:bidi="en-US"/>
        </w:rPr>
        <w:t>Weather, occupant and internal gains</w:t>
      </w:r>
    </w:p>
    <w:p w14:paraId="49865FCA" w14:textId="7BD93C0E" w:rsidR="00E567BA" w:rsidRPr="00E567BA" w:rsidRDefault="002F7A36" w:rsidP="00E567BA">
      <w:pPr>
        <w:rPr>
          <w:lang w:bidi="en-US"/>
        </w:rPr>
      </w:pPr>
      <w:r>
        <w:rPr>
          <w:lang w:bidi="en-US"/>
        </w:rPr>
        <w:t>The exact</w:t>
      </w:r>
      <w:r w:rsidR="00E567BA">
        <w:rPr>
          <w:lang w:bidi="en-US"/>
        </w:rPr>
        <w:t xml:space="preserve"> </w:t>
      </w:r>
      <w:r w:rsidR="005A58FC">
        <w:rPr>
          <w:lang w:bidi="en-US"/>
        </w:rPr>
        <w:t>micro-climatic</w:t>
      </w:r>
      <w:r w:rsidR="00E567BA">
        <w:rPr>
          <w:lang w:bidi="en-US"/>
        </w:rPr>
        <w:t xml:space="preserve"> condition </w:t>
      </w:r>
      <w:r w:rsidR="00F443BF">
        <w:rPr>
          <w:lang w:bidi="en-US"/>
        </w:rPr>
        <w:t xml:space="preserve">never </w:t>
      </w:r>
      <w:r w:rsidR="00684BE9">
        <w:rPr>
          <w:lang w:bidi="en-US"/>
        </w:rPr>
        <w:t xml:space="preserve">impacts a </w:t>
      </w:r>
      <w:r w:rsidR="00F443BF">
        <w:rPr>
          <w:lang w:bidi="en-US"/>
        </w:rPr>
        <w:t>building</w:t>
      </w:r>
      <w:r w:rsidR="00684BE9">
        <w:rPr>
          <w:lang w:bidi="en-US"/>
        </w:rPr>
        <w:t xml:space="preserve"> more than once in its lifetime</w:t>
      </w:r>
      <w:r w:rsidR="00E567BA">
        <w:rPr>
          <w:lang w:bidi="en-US"/>
        </w:rPr>
        <w:t xml:space="preserve">. Wind speed and direction, solar irradiance and its realisation on </w:t>
      </w:r>
      <w:r w:rsidR="00A60C6C">
        <w:rPr>
          <w:lang w:bidi="en-US"/>
        </w:rPr>
        <w:t>external</w:t>
      </w:r>
      <w:r w:rsidR="00E567BA">
        <w:rPr>
          <w:lang w:bidi="en-US"/>
        </w:rPr>
        <w:t xml:space="preserve"> fabric and within the building, external temperature and humidity, cloud cover and ground albedo, atmospheric pressure all interact in close to chaotic manner to dictate </w:t>
      </w:r>
      <w:r w:rsidR="00563060">
        <w:rPr>
          <w:lang w:bidi="en-US"/>
        </w:rPr>
        <w:t>immediate</w:t>
      </w:r>
      <w:r w:rsidR="00E567BA">
        <w:rPr>
          <w:lang w:bidi="en-US"/>
        </w:rPr>
        <w:t xml:space="preserve"> micro-climatic condition that is </w:t>
      </w:r>
      <w:r w:rsidR="00563060">
        <w:rPr>
          <w:lang w:bidi="en-US"/>
        </w:rPr>
        <w:t xml:space="preserve">represented </w:t>
      </w:r>
      <w:r w:rsidR="00EB7C58">
        <w:rPr>
          <w:lang w:bidi="en-US"/>
        </w:rPr>
        <w:t xml:space="preserve">in a </w:t>
      </w:r>
      <w:r w:rsidR="00E567BA">
        <w:rPr>
          <w:lang w:bidi="en-US"/>
        </w:rPr>
        <w:t xml:space="preserve">simplified </w:t>
      </w:r>
      <w:r w:rsidR="00EB7C58">
        <w:rPr>
          <w:lang w:bidi="en-US"/>
        </w:rPr>
        <w:t xml:space="preserve">annual </w:t>
      </w:r>
      <w:r w:rsidR="00E567BA">
        <w:rPr>
          <w:lang w:bidi="en-US"/>
        </w:rPr>
        <w:t>wea</w:t>
      </w:r>
      <w:r w:rsidR="008B7411">
        <w:rPr>
          <w:lang w:bidi="en-US"/>
        </w:rPr>
        <w:t>ther file</w:t>
      </w:r>
      <w:r w:rsidR="00EB7C58">
        <w:rPr>
          <w:lang w:bidi="en-US"/>
        </w:rPr>
        <w:t xml:space="preserve"> for most energy simulations</w:t>
      </w:r>
      <w:r w:rsidR="008B7411">
        <w:rPr>
          <w:lang w:bidi="en-US"/>
        </w:rPr>
        <w:t>. While such weather files are normally extracted from decades of actual data (</w:t>
      </w:r>
      <w:r w:rsidR="00D84287">
        <w:rPr>
          <w:lang w:bidi="en-US"/>
        </w:rPr>
        <w:t>e.g.</w:t>
      </w:r>
      <w:r w:rsidR="008B7411">
        <w:rPr>
          <w:lang w:bidi="en-US"/>
        </w:rPr>
        <w:t xml:space="preserve"> using Finkelstein-Schafer method)</w:t>
      </w:r>
      <w:r w:rsidR="00D84287">
        <w:rPr>
          <w:lang w:bidi="en-US"/>
        </w:rPr>
        <w:t xml:space="preserve">, </w:t>
      </w:r>
      <w:r w:rsidR="002662FC">
        <w:rPr>
          <w:lang w:bidi="en-US"/>
        </w:rPr>
        <w:t>these</w:t>
      </w:r>
      <w:r w:rsidR="00D84287">
        <w:rPr>
          <w:lang w:bidi="en-US"/>
        </w:rPr>
        <w:t xml:space="preserve"> remain a major source of </w:t>
      </w:r>
      <w:r w:rsidR="00006B06">
        <w:rPr>
          <w:lang w:bidi="en-US"/>
        </w:rPr>
        <w:t xml:space="preserve">energy simulation </w:t>
      </w:r>
      <w:r w:rsidR="00D84287">
        <w:rPr>
          <w:lang w:bidi="en-US"/>
        </w:rPr>
        <w:t>uncertainty</w:t>
      </w:r>
      <w:r w:rsidR="00006B06">
        <w:rPr>
          <w:lang w:bidi="en-US"/>
        </w:rPr>
        <w:t xml:space="preserve"> for the following reasons: (i) building energy performance is affected by future and not past weather, (ii) a single weather file can hardly represent all meteorological conditions (iii)</w:t>
      </w:r>
      <w:r w:rsidR="008A0132">
        <w:rPr>
          <w:lang w:bidi="en-US"/>
        </w:rPr>
        <w:t xml:space="preserve"> most weather files are not measured at the site but a nearby meteorological station</w:t>
      </w:r>
      <w:r w:rsidR="00572501">
        <w:rPr>
          <w:lang w:bidi="en-US"/>
        </w:rPr>
        <w:t xml:space="preserve"> (often exposed airports), leading to inadequate representation of urban heat island and sheltering effects</w:t>
      </w:r>
      <w:r w:rsidR="003838AF">
        <w:rPr>
          <w:lang w:bidi="en-US"/>
        </w:rPr>
        <w:t xml:space="preserve"> </w:t>
      </w:r>
      <w:r w:rsidR="003838AF">
        <w:rPr>
          <w:lang w:bidi="en-US"/>
        </w:rPr>
        <w:fldChar w:fldCharType="begin"/>
      </w:r>
      <w:r w:rsidR="00460076">
        <w:rPr>
          <w:lang w:bidi="en-US"/>
        </w:rPr>
        <w:instrText xml:space="preserve"> ADDIN EN.CITE &lt;EndNote&gt;&lt;Cite&gt;&lt;Author&gt;Yassaghi&lt;/Author&gt;&lt;Year&gt;2019&lt;/Year&gt;&lt;RecNum&gt;2243&lt;/RecNum&gt;&lt;DisplayText&gt;[19]&lt;/DisplayText&gt;&lt;record&gt;&lt;rec-number&gt;2243&lt;/rec-number&gt;&lt;foreign-keys&gt;&lt;key app="EN" db-id="pd9ft9ta59zarqett5ppztd6pxp9vwe2pxd5" timestamp="1585675566"&gt;2243&lt;/key&gt;&lt;/foreign-keys&gt;&lt;ref-type name="Journal Article"&gt;17&lt;/ref-type&gt;&lt;contributors&gt;&lt;authors&gt;&lt;author&gt;Yassaghi, Hamed&lt;/author&gt;&lt;author&gt;Mostafavi, Nariman&lt;/author&gt;&lt;author&gt;Hoque, Simi&lt;/author&gt;&lt;/authors&gt;&lt;/contributors&gt;&lt;titles&gt;&lt;title&gt;Evaluation of current and future hourly weather data intended for building designs: A Philadelphia case study&lt;/title&gt;&lt;secondary-title&gt;Energy and Buildings&lt;/secondary-title&gt;&lt;/titles&gt;&lt;periodical&gt;&lt;full-title&gt;Energy and Buildings&lt;/full-title&gt;&lt;/periodical&gt;&lt;pages&gt;491-511&lt;/pages&gt;&lt;volume&gt;199&lt;/volume&gt;&lt;keywords&gt;&lt;keyword&gt;Global warming&lt;/keyword&gt;&lt;keyword&gt;Current and future weather files&lt;/keyword&gt;&lt;keyword&gt;Correlation&lt;/keyword&gt;&lt;keyword&gt;Weather parameters uncertainties&lt;/keyword&gt;&lt;/keywords&gt;&lt;dates&gt;&lt;year&gt;2019&lt;/year&gt;&lt;pub-dates&gt;&lt;date&gt;2019/09/15/&lt;/date&gt;&lt;/pub-dates&gt;&lt;/dates&gt;&lt;isbn&gt;0378-7788&lt;/isbn&gt;&lt;urls&gt;&lt;related-urls&gt;&lt;url&gt;http://www.sciencedirect.com/science/article/pii/S0378778819305584&lt;/url&gt;&lt;/related-urls&gt;&lt;/urls&gt;&lt;electronic-resource-num&gt;https://doi.org/10.1016/j.enbuild.2019.07.016&lt;/electronic-resource-num&gt;&lt;/record&gt;&lt;/Cite&gt;&lt;/EndNote&gt;</w:instrText>
      </w:r>
      <w:r w:rsidR="003838AF">
        <w:rPr>
          <w:lang w:bidi="en-US"/>
        </w:rPr>
        <w:fldChar w:fldCharType="separate"/>
      </w:r>
      <w:r w:rsidR="00460076">
        <w:rPr>
          <w:noProof/>
          <w:lang w:bidi="en-US"/>
        </w:rPr>
        <w:t>[19]</w:t>
      </w:r>
      <w:r w:rsidR="003838AF">
        <w:rPr>
          <w:lang w:bidi="en-US"/>
        </w:rPr>
        <w:fldChar w:fldCharType="end"/>
      </w:r>
      <w:r w:rsidR="00572501">
        <w:rPr>
          <w:lang w:bidi="en-US"/>
        </w:rPr>
        <w:t>.</w:t>
      </w:r>
    </w:p>
    <w:p w14:paraId="25CDE0F8" w14:textId="69C6DD42" w:rsidR="005D6684" w:rsidRDefault="00E074C5" w:rsidP="00456F32">
      <w:pPr>
        <w:rPr>
          <w:lang w:bidi="en-US"/>
        </w:rPr>
      </w:pPr>
      <w:r>
        <w:rPr>
          <w:lang w:bidi="en-US"/>
        </w:rPr>
        <w:t xml:space="preserve">Occupant behaviour is another simulation input that </w:t>
      </w:r>
      <w:r w:rsidR="002E13CA">
        <w:rPr>
          <w:lang w:bidi="en-US"/>
        </w:rPr>
        <w:t>is</w:t>
      </w:r>
      <w:r>
        <w:rPr>
          <w:lang w:bidi="en-US"/>
        </w:rPr>
        <w:t xml:space="preserve"> drastically simplified </w:t>
      </w:r>
      <w:r w:rsidR="00873B6A">
        <w:rPr>
          <w:lang w:bidi="en-US"/>
        </w:rPr>
        <w:t>to</w:t>
      </w:r>
      <w:r w:rsidR="00D64EAF">
        <w:rPr>
          <w:lang w:bidi="en-US"/>
        </w:rPr>
        <w:t xml:space="preserve"> inform </w:t>
      </w:r>
      <w:r>
        <w:rPr>
          <w:lang w:bidi="en-US"/>
        </w:rPr>
        <w:t xml:space="preserve">the current generation of simulation tools. This includes temporal schedules that describe the variations in occupant-related activities in a </w:t>
      </w:r>
      <w:r w:rsidR="002E13CA">
        <w:rPr>
          <w:lang w:bidi="en-US"/>
        </w:rPr>
        <w:t xml:space="preserve">homogenous and </w:t>
      </w:r>
      <w:r>
        <w:rPr>
          <w:lang w:bidi="en-US"/>
        </w:rPr>
        <w:t>deterministic form.</w:t>
      </w:r>
      <w:r w:rsidR="006F6A8A">
        <w:rPr>
          <w:lang w:bidi="en-US"/>
        </w:rPr>
        <w:t xml:space="preserve"> </w:t>
      </w:r>
      <w:commentRangeStart w:id="3"/>
      <w:r w:rsidR="00AE370B">
        <w:rPr>
          <w:lang w:bidi="en-US"/>
        </w:rPr>
        <w:t>More accurate representation of occupant and its dynamic interaction with the building remains an active area of research</w:t>
      </w:r>
      <w:r w:rsidR="002E13CA">
        <w:rPr>
          <w:lang w:bidi="en-US"/>
        </w:rPr>
        <w:t xml:space="preserve"> </w:t>
      </w:r>
      <w:commentRangeStart w:id="4"/>
      <w:r w:rsidR="002E13CA" w:rsidRPr="00043572">
        <w:rPr>
          <w:highlight w:val="red"/>
          <w:lang w:bidi="en-US"/>
        </w:rPr>
        <w:t>and</w:t>
      </w:r>
      <w:commentRangeEnd w:id="4"/>
      <w:r w:rsidR="00043572">
        <w:rPr>
          <w:rStyle w:val="CommentReference"/>
        </w:rPr>
        <w:commentReference w:id="4"/>
      </w:r>
      <w:r w:rsidR="002E13CA" w:rsidRPr="00043572">
        <w:rPr>
          <w:lang w:bidi="en-US"/>
        </w:rPr>
        <w:t xml:space="preserve"> </w:t>
      </w:r>
      <w:r w:rsidR="002E13CA">
        <w:rPr>
          <w:lang w:bidi="en-US"/>
        </w:rPr>
        <w:t xml:space="preserve">advances in pervasive sensing and data collection </w:t>
      </w:r>
      <w:r w:rsidR="002E13CA" w:rsidRPr="00043572">
        <w:rPr>
          <w:highlight w:val="red"/>
          <w:lang w:bidi="en-US"/>
        </w:rPr>
        <w:t>has</w:t>
      </w:r>
      <w:r w:rsidR="002E13CA">
        <w:rPr>
          <w:lang w:bidi="en-US"/>
        </w:rPr>
        <w:t xml:space="preserve"> enabled better understanding of occupant presence and movements, its autonomy as an active agent, operation of windows and blinds and intervention</w:t>
      </w:r>
      <w:r w:rsidR="00B05995">
        <w:rPr>
          <w:lang w:bidi="en-US"/>
        </w:rPr>
        <w:t>s</w:t>
      </w:r>
      <w:r w:rsidR="002E13CA">
        <w:rPr>
          <w:lang w:bidi="en-US"/>
        </w:rPr>
        <w:t xml:space="preserve"> with lighting and HVAC </w:t>
      </w:r>
      <w:r w:rsidR="0058418D">
        <w:rPr>
          <w:lang w:bidi="en-US"/>
        </w:rPr>
        <w:t>settings</w:t>
      </w:r>
      <w:commentRangeEnd w:id="3"/>
      <w:r w:rsidR="00043572">
        <w:rPr>
          <w:rStyle w:val="CommentReference"/>
        </w:rPr>
        <w:commentReference w:id="3"/>
      </w:r>
      <w:r w:rsidR="002E13CA">
        <w:rPr>
          <w:lang w:bidi="en-US"/>
        </w:rPr>
        <w:t xml:space="preserve">. Insights from improved monitoring has informed two categories of occupant representation, namely </w:t>
      </w:r>
      <w:r w:rsidR="00AE370B">
        <w:rPr>
          <w:lang w:bidi="en-US"/>
        </w:rPr>
        <w:t>implicit and explicit models that seek to predict stochastic occupant activity in the form of control of windows</w:t>
      </w:r>
      <w:r w:rsidR="00CC30AA">
        <w:rPr>
          <w:lang w:bidi="en-US"/>
        </w:rPr>
        <w:t xml:space="preserve">, </w:t>
      </w:r>
      <w:r w:rsidR="00AE370B">
        <w:rPr>
          <w:lang w:bidi="en-US"/>
        </w:rPr>
        <w:t>ICT</w:t>
      </w:r>
      <w:r w:rsidR="00CC30AA">
        <w:rPr>
          <w:lang w:bidi="en-US"/>
        </w:rPr>
        <w:t xml:space="preserve"> and HVAC</w:t>
      </w:r>
      <w:r w:rsidR="006617E1">
        <w:rPr>
          <w:lang w:bidi="en-US"/>
        </w:rPr>
        <w:t>. Improvements are gained by</w:t>
      </w:r>
      <w:r w:rsidR="00AE370B">
        <w:rPr>
          <w:lang w:bidi="en-US"/>
        </w:rPr>
        <w:t xml:space="preserve"> seeking to understand the underlying logic behind occupant interaction with its surrounding at a behavioural level (explicit model)</w:t>
      </w:r>
      <w:r w:rsidR="000A3CD3">
        <w:rPr>
          <w:lang w:bidi="en-US"/>
        </w:rPr>
        <w:t xml:space="preserve"> </w:t>
      </w:r>
      <w:r w:rsidR="00D320E5">
        <w:rPr>
          <w:lang w:bidi="en-US"/>
        </w:rPr>
        <w:fldChar w:fldCharType="begin"/>
      </w:r>
      <w:r w:rsidR="00460076">
        <w:rPr>
          <w:lang w:bidi="en-US"/>
        </w:rPr>
        <w:instrText xml:space="preserve"> ADDIN EN.CITE &lt;EndNote&gt;&lt;Cite&gt;&lt;Author&gt;Hong&lt;/Author&gt;&lt;Year&gt;2016&lt;/Year&gt;&lt;RecNum&gt;2263&lt;/RecNum&gt;&lt;DisplayText&gt;[20]&lt;/DisplayText&gt;&lt;record&gt;&lt;rec-number&gt;2263&lt;/rec-number&gt;&lt;foreign-keys&gt;&lt;key app="EN" db-id="pd9ft9ta59zarqett5ppztd6pxp9vwe2pxd5" timestamp="1587376540"&gt;2263&lt;/key&gt;&lt;/foreign-keys&gt;&lt;ref-type name="Journal Article"&gt;17&lt;/ref-type&gt;&lt;contributors&gt;&lt;authors&gt;&lt;author&gt;Hong, Tianzhen&lt;/author&gt;&lt;author&gt;Taylor-Lange, Sarah C.&lt;/author&gt;&lt;author&gt;D’Oca, Simona&lt;/author&gt;&lt;author&gt;Yan, Da&lt;/author&gt;&lt;author&gt;Corgnati, Stefano P.&lt;/author&gt;&lt;/authors&gt;&lt;/contributors&gt;&lt;titles&gt;&lt;title&gt;Advances in research and applications of energy-related occupant behavior in buildings&lt;/title&gt;&lt;secondary-title&gt;Energy and Buildings&lt;/secondary-title&gt;&lt;/titles&gt;&lt;periodical&gt;&lt;full-title&gt;Energy and Buildings&lt;/full-title&gt;&lt;/periodical&gt;&lt;pages&gt;694-702&lt;/pages&gt;&lt;volume&gt;116&lt;/volume&gt;&lt;keywords&gt;&lt;keyword&gt;Occupant behavior&lt;/keyword&gt;&lt;keyword&gt;Behavior modeling&lt;/keyword&gt;&lt;keyword&gt;Building performance simulation&lt;/keyword&gt;&lt;keyword&gt;Energy use&lt;/keyword&gt;&lt;keyword&gt;Building design and operation&lt;/keyword&gt;&lt;/keywords&gt;&lt;dates&gt;&lt;year&gt;2016&lt;/year&gt;&lt;pub-dates&gt;&lt;date&gt;2016/03/15/&lt;/date&gt;&lt;/pub-dates&gt;&lt;/dates&gt;&lt;isbn&gt;0378-7788&lt;/isbn&gt;&lt;urls&gt;&lt;related-urls&gt;&lt;url&gt;http://www.sciencedirect.com/science/article/pii/S0378778815005307&lt;/url&gt;&lt;/related-urls&gt;&lt;/urls&gt;&lt;electronic-resource-num&gt;https://doi.org/10.1016/j.enbuild.2015.11.052&lt;/electronic-resource-num&gt;&lt;/record&gt;&lt;/Cite&gt;&lt;/EndNote&gt;</w:instrText>
      </w:r>
      <w:r w:rsidR="00D320E5">
        <w:rPr>
          <w:lang w:bidi="en-US"/>
        </w:rPr>
        <w:fldChar w:fldCharType="separate"/>
      </w:r>
      <w:r w:rsidR="00460076">
        <w:rPr>
          <w:noProof/>
          <w:lang w:bidi="en-US"/>
        </w:rPr>
        <w:t>[20]</w:t>
      </w:r>
      <w:r w:rsidR="00D320E5">
        <w:rPr>
          <w:lang w:bidi="en-US"/>
        </w:rPr>
        <w:fldChar w:fldCharType="end"/>
      </w:r>
      <w:r w:rsidR="00AE370B">
        <w:rPr>
          <w:lang w:bidi="en-US"/>
        </w:rPr>
        <w:t>.</w:t>
      </w:r>
      <w:r w:rsidR="007B7114">
        <w:rPr>
          <w:lang w:bidi="en-US"/>
        </w:rPr>
        <w:t xml:space="preserve"> Challenges remain in adequately detailed monitoring of occupant behaviour and the integration of subsequent occupant behaviour into simulation models and finally validation of this approach against longitudinal field-studies.</w:t>
      </w:r>
      <w:r w:rsidR="00B13FD1">
        <w:rPr>
          <w:lang w:bidi="en-US"/>
        </w:rPr>
        <w:t xml:space="preserve"> </w:t>
      </w:r>
      <w:r w:rsidR="005D6684">
        <w:rPr>
          <w:lang w:bidi="en-US"/>
        </w:rPr>
        <w:t xml:space="preserve">W. Tian et al. note the need for further research to provide clear guidance </w:t>
      </w:r>
      <w:r w:rsidR="0007731A">
        <w:rPr>
          <w:lang w:bidi="en-US"/>
        </w:rPr>
        <w:t xml:space="preserve">not only to characterise stochasticity </w:t>
      </w:r>
      <w:r w:rsidR="0007731A">
        <w:rPr>
          <w:lang w:bidi="en-US"/>
        </w:rPr>
        <w:lastRenderedPageBreak/>
        <w:t xml:space="preserve">but also </w:t>
      </w:r>
      <w:r w:rsidR="005D6684">
        <w:rPr>
          <w:lang w:bidi="en-US"/>
        </w:rPr>
        <w:t xml:space="preserve">on the number of sampling numbers required </w:t>
      </w:r>
      <w:r w:rsidR="0007731A">
        <w:rPr>
          <w:lang w:bidi="en-US"/>
        </w:rPr>
        <w:t xml:space="preserve">to arrive at acceptable statistical </w:t>
      </w:r>
      <w:r w:rsidR="006A027B">
        <w:rPr>
          <w:lang w:bidi="en-US"/>
        </w:rPr>
        <w:t>power in</w:t>
      </w:r>
      <w:r w:rsidR="005D6684">
        <w:rPr>
          <w:lang w:bidi="en-US"/>
        </w:rPr>
        <w:t xml:space="preserve"> building energy analysis </w:t>
      </w:r>
      <w:r w:rsidR="005D6684">
        <w:rPr>
          <w:lang w:bidi="en-US"/>
        </w:rPr>
        <w:fldChar w:fldCharType="begin"/>
      </w:r>
      <w:r w:rsidR="00460076">
        <w:rPr>
          <w:lang w:bidi="en-US"/>
        </w:rPr>
        <w:instrText xml:space="preserve"> ADDIN EN.CITE &lt;EndNote&gt;&lt;Cite&gt;&lt;Author&gt;Tian&lt;/Author&gt;&lt;Year&gt;2018&lt;/Year&gt;&lt;RecNum&gt;2450&lt;/RecNum&gt;&lt;DisplayText&gt;[21]&lt;/DisplayText&gt;&lt;record&gt;&lt;rec-number&gt;2450&lt;/rec-number&gt;&lt;foreign-keys&gt;&lt;key app="EN" db-id="pd9ft9ta59zarqett5ppztd6pxp9vwe2pxd5" timestamp="1605003547"&gt;2450&lt;/key&gt;&lt;/foreign-keys&gt;&lt;ref-type name="Journal Article"&gt;17&lt;/ref-type&gt;&lt;contributors&gt;&lt;authors&gt;&lt;author&gt;Tian, Wei&lt;/author&gt;&lt;author&gt;Heo, Yeonsook&lt;/author&gt;&lt;author&gt;de Wilde, Pieter&lt;/author&gt;&lt;author&gt;Li, Zhanyong&lt;/author&gt;&lt;author&gt;Yan, Da&lt;/author&gt;&lt;author&gt;Park, Cheol Soo&lt;/author&gt;&lt;author&gt;Feng, Xiaohang&lt;/author&gt;&lt;author&gt;Augenbroe, Godfried&lt;/author&gt;&lt;/authors&gt;&lt;/contributors&gt;&lt;titles&gt;&lt;title&gt;A review of uncertainty analysis in building energy assessment&lt;/title&gt;&lt;secondary-title&gt;Renewable and Sustainable Energy Reviews&lt;/secondary-title&gt;&lt;/titles&gt;&lt;periodical&gt;&lt;full-title&gt;Renewable and Sustainable Energy Reviews&lt;/full-title&gt;&lt;/periodical&gt;&lt;pages&gt;285-301&lt;/pages&gt;&lt;volume&gt;93&lt;/volume&gt;&lt;keywords&gt;&lt;keyword&gt;Building energy&lt;/keyword&gt;&lt;keyword&gt;Uncertainty analysis&lt;/keyword&gt;&lt;keyword&gt;Uncertainty propagation&lt;/keyword&gt;&lt;keyword&gt;Inverse problems&lt;/keyword&gt;&lt;keyword&gt;Bayesian computation&lt;/keyword&gt;&lt;/keywords&gt;&lt;dates&gt;&lt;year&gt;2018&lt;/year&gt;&lt;pub-dates&gt;&lt;date&gt;2018/10/01/&lt;/date&gt;&lt;/pub-dates&gt;&lt;/dates&gt;&lt;isbn&gt;1364-0321&lt;/isbn&gt;&lt;urls&gt;&lt;related-urls&gt;&lt;url&gt;&lt;style face="underline" font="default" size="100%"&gt;http://www.sciencedirect.com/science/article/pii/S136403211830368X&lt;/style&gt;&lt;/url&gt;&lt;/related-urls&gt;&lt;/urls&gt;&lt;electronic-resource-num&gt;&lt;style face="underline" font="default" size="100%"&gt;https://doi.org/10.1016/j.rser.2018.05.029&lt;/style&gt;&lt;/electronic-resource-num&gt;&lt;/record&gt;&lt;/Cite&gt;&lt;/EndNote&gt;</w:instrText>
      </w:r>
      <w:r w:rsidR="005D6684">
        <w:rPr>
          <w:lang w:bidi="en-US"/>
        </w:rPr>
        <w:fldChar w:fldCharType="separate"/>
      </w:r>
      <w:r w:rsidR="00460076">
        <w:rPr>
          <w:noProof/>
          <w:lang w:bidi="en-US"/>
        </w:rPr>
        <w:t>[21]</w:t>
      </w:r>
      <w:r w:rsidR="005D6684">
        <w:rPr>
          <w:lang w:bidi="en-US"/>
        </w:rPr>
        <w:fldChar w:fldCharType="end"/>
      </w:r>
      <w:r w:rsidR="005D6684">
        <w:rPr>
          <w:lang w:bidi="en-US"/>
        </w:rPr>
        <w:t xml:space="preserve">. </w:t>
      </w:r>
    </w:p>
    <w:p w14:paraId="57CFC7CF" w14:textId="2824CBDA" w:rsidR="00486E61" w:rsidRDefault="00486E61" w:rsidP="00456F32">
      <w:pPr>
        <w:rPr>
          <w:b/>
          <w:bCs/>
          <w:lang w:bidi="en-US"/>
        </w:rPr>
      </w:pPr>
      <w:r w:rsidRPr="00E567BA">
        <w:rPr>
          <w:b/>
          <w:bCs/>
          <w:lang w:bidi="en-US"/>
        </w:rPr>
        <w:t>2.</w:t>
      </w:r>
      <w:r>
        <w:rPr>
          <w:b/>
          <w:bCs/>
          <w:lang w:bidi="en-US"/>
        </w:rPr>
        <w:t>3</w:t>
      </w:r>
      <w:r w:rsidRPr="00E567BA">
        <w:rPr>
          <w:b/>
          <w:bCs/>
          <w:lang w:bidi="en-US"/>
        </w:rPr>
        <w:t xml:space="preserve"> </w:t>
      </w:r>
      <w:r>
        <w:rPr>
          <w:b/>
          <w:bCs/>
          <w:lang w:bidi="en-US"/>
        </w:rPr>
        <w:t>Treatment and distribution of uncertainty</w:t>
      </w:r>
    </w:p>
    <w:p w14:paraId="28607AFE" w14:textId="40A5AF7B" w:rsidR="00486E61" w:rsidRDefault="00AD2E56" w:rsidP="00456F32">
      <w:pPr>
        <w:rPr>
          <w:lang w:bidi="en-US"/>
        </w:rPr>
      </w:pPr>
      <w:r>
        <w:rPr>
          <w:lang w:bidi="en-US"/>
        </w:rPr>
        <w:t>A</w:t>
      </w:r>
      <w:r w:rsidR="003B4244">
        <w:rPr>
          <w:lang w:bidi="en-US"/>
        </w:rPr>
        <w:t>ny rigorous treatment of an uncertainty problem starts with identifying all possible sources of uncertainty</w:t>
      </w:r>
      <w:r>
        <w:rPr>
          <w:lang w:bidi="en-US"/>
        </w:rPr>
        <w:t xml:space="preserve"> and their respective distribution type</w:t>
      </w:r>
      <w:r w:rsidR="003B4244">
        <w:rPr>
          <w:lang w:bidi="en-US"/>
        </w:rPr>
        <w:t xml:space="preserve">. Quantifying these uncertainties </w:t>
      </w:r>
      <w:r w:rsidR="00BF1A9F">
        <w:rPr>
          <w:lang w:bidi="en-US"/>
        </w:rPr>
        <w:t>is</w:t>
      </w:r>
      <w:r w:rsidR="003B4244">
        <w:rPr>
          <w:lang w:bidi="en-US"/>
        </w:rPr>
        <w:t xml:space="preserve"> only possible through the application of probability theory, for which an initial step is the probabilistic distribution of uncertainties. One of the most comprehensive attempts to quantify and characterise sources of modelling uncertainty was undertaken by</w:t>
      </w:r>
      <w:r w:rsidR="005501C3" w:rsidRPr="005501C3">
        <w:rPr>
          <w:lang w:bidi="en-US"/>
        </w:rPr>
        <w:t xml:space="preserve"> I</w:t>
      </w:r>
      <w:r w:rsidR="005501C3">
        <w:rPr>
          <w:lang w:bidi="en-US"/>
        </w:rPr>
        <w:t>.</w:t>
      </w:r>
      <w:r w:rsidR="005501C3" w:rsidRPr="005501C3">
        <w:rPr>
          <w:lang w:bidi="en-US"/>
        </w:rPr>
        <w:t>A</w:t>
      </w:r>
      <w:r w:rsidR="005501C3">
        <w:rPr>
          <w:lang w:bidi="en-US"/>
        </w:rPr>
        <w:t>.</w:t>
      </w:r>
      <w:r w:rsidR="005501C3" w:rsidRPr="005501C3">
        <w:rPr>
          <w:lang w:bidi="en-US"/>
        </w:rPr>
        <w:t xml:space="preserve"> Macdonald</w:t>
      </w:r>
      <w:r w:rsidR="003B4244">
        <w:rPr>
          <w:lang w:bidi="en-US"/>
        </w:rPr>
        <w:t xml:space="preserve"> </w:t>
      </w:r>
      <w:r w:rsidR="005501C3">
        <w:rPr>
          <w:lang w:bidi="en-US"/>
        </w:rPr>
        <w:fldChar w:fldCharType="begin"/>
      </w:r>
      <w:r w:rsidR="00460076">
        <w:rPr>
          <w:lang w:bidi="en-US"/>
        </w:rP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005501C3">
        <w:rPr>
          <w:lang w:bidi="en-US"/>
        </w:rPr>
        <w:fldChar w:fldCharType="separate"/>
      </w:r>
      <w:r w:rsidR="00460076">
        <w:rPr>
          <w:noProof/>
          <w:lang w:bidi="en-US"/>
        </w:rPr>
        <w:t>[22]</w:t>
      </w:r>
      <w:r w:rsidR="005501C3">
        <w:rPr>
          <w:lang w:bidi="en-US"/>
        </w:rPr>
        <w:fldChar w:fldCharType="end"/>
      </w:r>
      <w:r w:rsidR="005501C3">
        <w:rPr>
          <w:lang w:bidi="en-US"/>
        </w:rPr>
        <w:t xml:space="preserve">. </w:t>
      </w:r>
      <w:r w:rsidR="00907FC4">
        <w:rPr>
          <w:lang w:bidi="en-US"/>
        </w:rPr>
        <w:t xml:space="preserve"> W. Tian et al.  borrows from multiple previous works to report that Gaussian distribution is the most common </w:t>
      </w:r>
      <w:r w:rsidR="00907FC4" w:rsidRPr="00642383">
        <w:rPr>
          <w:highlight w:val="red"/>
          <w:lang w:bidi="en-US"/>
        </w:rPr>
        <w:t>technique</w:t>
      </w:r>
      <w:r w:rsidR="00907FC4">
        <w:rPr>
          <w:lang w:bidi="en-US"/>
        </w:rPr>
        <w:t xml:space="preserve"> for describing parameter uncertainty</w:t>
      </w:r>
      <w:r w:rsidR="001B756E">
        <w:rPr>
          <w:lang w:bidi="en-US"/>
        </w:rPr>
        <w:t xml:space="preserve"> in energy modelling</w:t>
      </w:r>
      <w:r w:rsidR="00907FC4">
        <w:rPr>
          <w:lang w:bidi="en-US"/>
        </w:rPr>
        <w:t>, while uniform distribution best describes the sp</w:t>
      </w:r>
      <w:r w:rsidR="00D07353">
        <w:rPr>
          <w:lang w:bidi="en-US"/>
        </w:rPr>
        <w:t>r</w:t>
      </w:r>
      <w:r w:rsidR="00907FC4">
        <w:rPr>
          <w:lang w:bidi="en-US"/>
        </w:rPr>
        <w:t xml:space="preserve">ead of building forms and design strategies </w:t>
      </w:r>
      <w:r w:rsidR="00907FC4">
        <w:rPr>
          <w:lang w:bidi="en-US"/>
        </w:rPr>
        <w:fldChar w:fldCharType="begin"/>
      </w:r>
      <w:r w:rsidR="00460076">
        <w:rPr>
          <w:lang w:bidi="en-US"/>
        </w:rPr>
        <w:instrText xml:space="preserve"> ADDIN EN.CITE &lt;EndNote&gt;&lt;Cite&gt;&lt;Author&gt;Tian&lt;/Author&gt;&lt;Year&gt;2018&lt;/Year&gt;&lt;RecNum&gt;2450&lt;/RecNum&gt;&lt;DisplayText&gt;[21]&lt;/DisplayText&gt;&lt;record&gt;&lt;rec-number&gt;2450&lt;/rec-number&gt;&lt;foreign-keys&gt;&lt;key app="EN" db-id="pd9ft9ta59zarqett5ppztd6pxp9vwe2pxd5" timestamp="1605003547"&gt;2450&lt;/key&gt;&lt;/foreign-keys&gt;&lt;ref-type name="Journal Article"&gt;17&lt;/ref-type&gt;&lt;contributors&gt;&lt;authors&gt;&lt;author&gt;Tian, Wei&lt;/author&gt;&lt;author&gt;Heo, Yeonsook&lt;/author&gt;&lt;author&gt;de Wilde, Pieter&lt;/author&gt;&lt;author&gt;Li, Zhanyong&lt;/author&gt;&lt;author&gt;Yan, Da&lt;/author&gt;&lt;author&gt;Park, Cheol Soo&lt;/author&gt;&lt;author&gt;Feng, Xiaohang&lt;/author&gt;&lt;author&gt;Augenbroe, Godfried&lt;/author&gt;&lt;/authors&gt;&lt;/contributors&gt;&lt;titles&gt;&lt;title&gt;A review of uncertainty analysis in building energy assessment&lt;/title&gt;&lt;secondary-title&gt;Renewable and Sustainable Energy Reviews&lt;/secondary-title&gt;&lt;/titles&gt;&lt;periodical&gt;&lt;full-title&gt;Renewable and Sustainable Energy Reviews&lt;/full-title&gt;&lt;/periodical&gt;&lt;pages&gt;285-301&lt;/pages&gt;&lt;volume&gt;93&lt;/volume&gt;&lt;keywords&gt;&lt;keyword&gt;Building energy&lt;/keyword&gt;&lt;keyword&gt;Uncertainty analysis&lt;/keyword&gt;&lt;keyword&gt;Uncertainty propagation&lt;/keyword&gt;&lt;keyword&gt;Inverse problems&lt;/keyword&gt;&lt;keyword&gt;Bayesian computation&lt;/keyword&gt;&lt;/keywords&gt;&lt;dates&gt;&lt;year&gt;2018&lt;/year&gt;&lt;pub-dates&gt;&lt;date&gt;2018/10/01/&lt;/date&gt;&lt;/pub-dates&gt;&lt;/dates&gt;&lt;isbn&gt;1364-0321&lt;/isbn&gt;&lt;urls&gt;&lt;related-urls&gt;&lt;url&gt;&lt;style face="underline" font="default" size="100%"&gt;http://www.sciencedirect.com/science/article/pii/S136403211830368X&lt;/style&gt;&lt;/url&gt;&lt;/related-urls&gt;&lt;/urls&gt;&lt;electronic-resource-num&gt;&lt;style face="underline" font="default" size="100%"&gt;https://doi.org/10.1016/j.rser.2018.05.029&lt;/style&gt;&lt;/electronic-resource-num&gt;&lt;/record&gt;&lt;/Cite&gt;&lt;/EndNote&gt;</w:instrText>
      </w:r>
      <w:r w:rsidR="00907FC4">
        <w:rPr>
          <w:lang w:bidi="en-US"/>
        </w:rPr>
        <w:fldChar w:fldCharType="separate"/>
      </w:r>
      <w:r w:rsidR="00460076">
        <w:rPr>
          <w:noProof/>
          <w:lang w:bidi="en-US"/>
        </w:rPr>
        <w:t>[21]</w:t>
      </w:r>
      <w:r w:rsidR="00907FC4">
        <w:rPr>
          <w:lang w:bidi="en-US"/>
        </w:rPr>
        <w:fldChar w:fldCharType="end"/>
      </w:r>
      <w:r w:rsidR="00907FC4">
        <w:rPr>
          <w:lang w:bidi="en-US"/>
        </w:rPr>
        <w:t xml:space="preserve">. </w:t>
      </w:r>
      <w:r w:rsidR="003E0333" w:rsidRPr="003E0333">
        <w:rPr>
          <w:highlight w:val="yellow"/>
          <w:lang w:bidi="en-US"/>
        </w:rPr>
        <w:t xml:space="preserve">Table </w:t>
      </w:r>
      <w:r w:rsidR="0056578D">
        <w:rPr>
          <w:lang w:bidi="en-US"/>
        </w:rPr>
        <w:t>1</w:t>
      </w:r>
      <w:r w:rsidR="00054C50">
        <w:rPr>
          <w:lang w:bidi="en-US"/>
        </w:rPr>
        <w:t xml:space="preserve"> </w:t>
      </w:r>
      <w:r w:rsidR="003E0333">
        <w:rPr>
          <w:lang w:bidi="en-US"/>
        </w:rPr>
        <w:t xml:space="preserve">outlines </w:t>
      </w:r>
      <w:r w:rsidR="00BF14E5">
        <w:rPr>
          <w:lang w:bidi="en-US"/>
        </w:rPr>
        <w:t>various</w:t>
      </w:r>
      <w:r w:rsidR="00907FC4">
        <w:rPr>
          <w:lang w:bidi="en-US"/>
        </w:rPr>
        <w:t xml:space="preserve"> </w:t>
      </w:r>
      <w:r w:rsidR="00BF1A9F">
        <w:rPr>
          <w:lang w:bidi="en-US"/>
        </w:rPr>
        <w:t xml:space="preserve">uncertainty </w:t>
      </w:r>
      <w:r w:rsidR="006230D5">
        <w:rPr>
          <w:lang w:bidi="en-US"/>
        </w:rPr>
        <w:t xml:space="preserve">distribution </w:t>
      </w:r>
      <w:r w:rsidR="00BF1A9F">
        <w:rPr>
          <w:lang w:bidi="en-US"/>
        </w:rPr>
        <w:t xml:space="preserve">assumed </w:t>
      </w:r>
      <w:r w:rsidR="00BF14E5">
        <w:rPr>
          <w:lang w:bidi="en-US"/>
        </w:rPr>
        <w:t xml:space="preserve">for </w:t>
      </w:r>
      <w:r w:rsidR="004E09E8">
        <w:rPr>
          <w:lang w:bidi="en-US"/>
        </w:rPr>
        <w:t>a range of building energy model parameters</w:t>
      </w:r>
      <w:r w:rsidR="00BF1A9F">
        <w:rPr>
          <w:lang w:bidi="en-US"/>
        </w:rPr>
        <w:t xml:space="preserve">. </w:t>
      </w:r>
      <w:commentRangeStart w:id="5"/>
      <w:r w:rsidR="00BF1A9F">
        <w:rPr>
          <w:lang w:bidi="en-US"/>
        </w:rPr>
        <w:t xml:space="preserve">Hypercube sampling method </w:t>
      </w:r>
      <w:r w:rsidR="005B3B04">
        <w:rPr>
          <w:lang w:bidi="en-US"/>
        </w:rPr>
        <w:t xml:space="preserve">that supports the Bayesian </w:t>
      </w:r>
      <w:r w:rsidR="00116941">
        <w:rPr>
          <w:lang w:bidi="en-US"/>
        </w:rPr>
        <w:t>method introduced in this work assumes</w:t>
      </w:r>
      <w:r w:rsidR="00BF1A9F">
        <w:rPr>
          <w:lang w:bidi="en-US"/>
        </w:rPr>
        <w:t xml:space="preserve"> a normal distribution for sources </w:t>
      </w:r>
      <w:r w:rsidR="00116941">
        <w:rPr>
          <w:lang w:bidi="en-US"/>
        </w:rPr>
        <w:t xml:space="preserve">of uncertainty and underpins the consideration </w:t>
      </w:r>
      <w:r w:rsidR="00BF1A9F">
        <w:rPr>
          <w:lang w:bidi="en-US"/>
        </w:rPr>
        <w:t>in this work.</w:t>
      </w:r>
      <w:commentRangeEnd w:id="5"/>
      <w:r w:rsidR="00642383">
        <w:rPr>
          <w:rStyle w:val="CommentReference"/>
        </w:rPr>
        <w:commentReference w:id="5"/>
      </w:r>
    </w:p>
    <w:p w14:paraId="6F3EA823" w14:textId="635F2DCA" w:rsidR="000771A0" w:rsidRPr="00D97CD1" w:rsidRDefault="00873B6A" w:rsidP="000771A0">
      <w:pPr>
        <w:rPr>
          <w:b/>
        </w:rPr>
      </w:pPr>
      <w:r>
        <w:rPr>
          <w:b/>
        </w:rPr>
        <w:t>2.4</w:t>
      </w:r>
      <w:r w:rsidRPr="00D97CD1">
        <w:rPr>
          <w:b/>
        </w:rPr>
        <w:t xml:space="preserve"> Co</w:t>
      </w:r>
      <w:r w:rsidR="00064758">
        <w:rPr>
          <w:b/>
        </w:rPr>
        <w:t>-</w:t>
      </w:r>
      <w:r w:rsidR="00094B2E">
        <w:rPr>
          <w:b/>
        </w:rPr>
        <w:t xml:space="preserve">dependency of energy </w:t>
      </w:r>
      <w:r w:rsidR="000771A0" w:rsidRPr="00D97CD1">
        <w:rPr>
          <w:b/>
        </w:rPr>
        <w:t>and temperature predictions</w:t>
      </w:r>
    </w:p>
    <w:p w14:paraId="51C529D8" w14:textId="58DD4079" w:rsidR="000771A0" w:rsidRDefault="000771A0" w:rsidP="000771A0">
      <w:r>
        <w:t xml:space="preserve">EnergyPlus </w:t>
      </w:r>
      <w:r w:rsidR="00643601">
        <w:t xml:space="preserve">(E+) </w:t>
      </w:r>
      <w:r>
        <w:t xml:space="preserve">is a collection of dynamic modules each simulating different environmental, climatic and operational conditions that define either the flow or the stored quantity of energy within building internal zones. </w:t>
      </w:r>
      <w:r w:rsidR="0089662D">
        <w:t>T</w:t>
      </w:r>
      <w:r>
        <w:t>he core of the programme is</w:t>
      </w:r>
      <w:r w:rsidR="0089662D">
        <w:t xml:space="preserve"> principally</w:t>
      </w:r>
      <w:r>
        <w:t xml:space="preserve"> a heat balance equation that is solved </w:t>
      </w:r>
      <w:r w:rsidR="0089662D">
        <w:t xml:space="preserve">for all zones </w:t>
      </w:r>
      <w:r>
        <w:t>using one of three methods (3</w:t>
      </w:r>
      <w:r w:rsidRPr="00E93134">
        <w:rPr>
          <w:vertAlign w:val="superscript"/>
        </w:rPr>
        <w:t>rd</w:t>
      </w:r>
      <w:r>
        <w:t xml:space="preserve"> order backward difference, Euler method or analytically) </w:t>
      </w:r>
      <w:r w:rsidR="00873B6A">
        <w:t>to</w:t>
      </w:r>
      <w:r>
        <w:t xml:space="preserve"> converge zone loads and resultant temperatures to within a pre-defined tolerance range, using a predictor/corrector process. </w:t>
      </w:r>
      <w:r w:rsidR="00643601">
        <w:t>The</w:t>
      </w:r>
      <w:r>
        <w:t xml:space="preserve"> uniqueness</w:t>
      </w:r>
      <w:r w:rsidR="00643601">
        <w:t xml:space="preserve"> of E+</w:t>
      </w:r>
      <w:r>
        <w:t xml:space="preserve"> lies in being a </w:t>
      </w:r>
      <w:r w:rsidR="00873B6A">
        <w:t>physically based</w:t>
      </w:r>
      <w:r>
        <w:t xml:space="preserve"> modelling solution that </w:t>
      </w:r>
      <w:r w:rsidR="00643601">
        <w:t>oversees</w:t>
      </w:r>
      <w:r>
        <w:t xml:space="preserve"> a simultaneous calculation of radiative and convective heat and mass transfer processes, adsorption and desorption of moisture in building elements, iterative plant</w:t>
      </w:r>
      <w:r w:rsidR="00285248">
        <w:t xml:space="preserve">, </w:t>
      </w:r>
      <w:r>
        <w:t xml:space="preserve">building fabric and air interactions and accurate temperature and comfort predictions. This integrated and simultaneous simulation process is completed via several modules (and overseen by EnergyPlus simulation manager), with understandably multiple first-principle-based equations </w:t>
      </w:r>
      <w:r w:rsidR="00F46662">
        <w:t xml:space="preserve">that </w:t>
      </w:r>
      <w:r>
        <w:t>are solved simultaneously and/or iteratively</w:t>
      </w:r>
      <w:r w:rsidR="00F46662">
        <w:t xml:space="preserve">. This </w:t>
      </w:r>
      <w:r>
        <w:t>makes it very difficult to bring a sharp focus on any single or sets of expressions where model prediction uncertainties lie. However interestingly the zone air heat balance equation is</w:t>
      </w:r>
      <w:r w:rsidR="00E23756">
        <w:t xml:space="preserve"> one of</w:t>
      </w:r>
      <w:r>
        <w:t xml:space="preserve"> the primary mechanism</w:t>
      </w:r>
      <w:r w:rsidR="00AC4A6F">
        <w:t>s</w:t>
      </w:r>
      <w:r>
        <w:t xml:space="preserve"> that</w:t>
      </w:r>
      <w:r w:rsidR="00AC4A6F">
        <w:t xml:space="preserve"> describes the conn</w:t>
      </w:r>
      <w:r>
        <w:t>ect</w:t>
      </w:r>
      <w:r w:rsidR="00AC4A6F">
        <w:t>ed nature of</w:t>
      </w:r>
      <w:r>
        <w:t xml:space="preserve"> the loads within a zone, the corresponding plant duty to offset the</w:t>
      </w:r>
      <w:r w:rsidR="006F576A">
        <w:t>se</w:t>
      </w:r>
      <w:r>
        <w:t xml:space="preserve"> loads </w:t>
      </w:r>
      <w:r w:rsidR="00FE2EE0">
        <w:t xml:space="preserve">as well as </w:t>
      </w:r>
      <w:r>
        <w:t xml:space="preserve">the zone mean air temperatures </w:t>
      </w:r>
      <w:r w:rsidR="00317F9F">
        <w:t>as follows:</w:t>
      </w:r>
    </w:p>
    <w:p w14:paraId="13E3294D" w14:textId="77777777" w:rsidR="000771A0" w:rsidRPr="00580A0F" w:rsidRDefault="00915DEA" w:rsidP="000771A0">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m:oMathPara>
    </w:p>
    <w:p w14:paraId="0CB41CAF" w14:textId="37A1A909" w:rsidR="000771A0" w:rsidRDefault="000771A0" w:rsidP="000771A0">
      <w:pPr>
        <w:rPr>
          <w:rFonts w:eastAsiaTheme="minorEastAsia"/>
        </w:rPr>
      </w:pPr>
      <w:r>
        <w:rPr>
          <w:rFonts w:eastAsiaTheme="minorEastAsia"/>
        </w:rPr>
        <w:t>[</w:t>
      </w:r>
      <w:r w:rsidR="00FF600B">
        <w:rPr>
          <w:rFonts w:eastAsiaTheme="minorEastAsia"/>
        </w:rPr>
        <w:t>1</w:t>
      </w:r>
      <w:r>
        <w:rPr>
          <w:rFonts w:eastAsiaTheme="minorEastAsia"/>
        </w:rPr>
        <w:t>]</w:t>
      </w:r>
    </w:p>
    <w:p w14:paraId="7B6F5850" w14:textId="41FC1B73" w:rsidR="000771A0" w:rsidRDefault="000771A0" w:rsidP="000771A0">
      <w:pPr>
        <w:rPr>
          <w:rFonts w:eastAsiaTheme="minorEastAsia"/>
        </w:rPr>
      </w:pPr>
      <w:r>
        <w:rPr>
          <w:rFonts w:eastAsiaTheme="minorEastAsia"/>
        </w:rPr>
        <w:t>Where</w:t>
      </w:r>
      <w:r w:rsidR="00317F9F">
        <w:rPr>
          <w:rFonts w:eastAsiaTheme="minorEastAsia"/>
        </w:rPr>
        <w:t xml:space="preserve"> </w:t>
      </w:r>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oMath>
      <w:r>
        <w:rPr>
          <w:rFonts w:eastAsiaTheme="minorEastAsia"/>
        </w:rPr>
        <w:t xml:space="preserve">  is the </w:t>
      </w:r>
      <w:r w:rsidR="00B55E42">
        <w:rPr>
          <w:rFonts w:eastAsiaTheme="minorEastAsia"/>
        </w:rPr>
        <w:t>rate of</w:t>
      </w:r>
      <w:r>
        <w:rPr>
          <w:rFonts w:eastAsiaTheme="minorEastAsia"/>
        </w:rPr>
        <w:t xml:space="preserve"> </w:t>
      </w:r>
      <w:r w:rsidR="00DE42D8">
        <w:rPr>
          <w:rFonts w:eastAsiaTheme="minorEastAsia"/>
        </w:rPr>
        <w:t xml:space="preserve">change of </w:t>
      </w:r>
      <w:r>
        <w:rPr>
          <w:rFonts w:eastAsiaTheme="minorEastAsia"/>
        </w:rPr>
        <w:t xml:space="preserve">thermal energy </w:t>
      </w:r>
      <w:r w:rsidR="00DE42D8">
        <w:rPr>
          <w:rFonts w:eastAsiaTheme="minorEastAsia"/>
        </w:rPr>
        <w:t xml:space="preserve">stored </w:t>
      </w:r>
      <w:r>
        <w:rPr>
          <w:rFonts w:eastAsiaTheme="minorEastAsia"/>
        </w:rPr>
        <w:t>in the zone air</w:t>
      </w:r>
      <w:r w:rsidR="00317F9F">
        <w:rPr>
          <w:rFonts w:eastAsiaTheme="minorEastAsia"/>
        </w:rPr>
        <w:t xml:space="preserve">, </w:t>
      </w:r>
      <w:r>
        <w:rPr>
          <w:rFonts w:eastAsiaTheme="minorEastAsia"/>
        </w:rPr>
        <w:t xml:space="preserve">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oMath>
      <w:r>
        <w:rPr>
          <w:rFonts w:eastAsiaTheme="minorEastAsia"/>
        </w:rPr>
        <w:t xml:space="preserve"> is the sum of convective internal loads</w:t>
      </w:r>
      <w:r w:rsidR="00317F9F">
        <w:rPr>
          <w:rFonts w:eastAsiaTheme="minorEastAsia"/>
        </w:rPr>
        <w:t xml:space="preserve">,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convective heat transfer from the zone surfaces</w:t>
      </w:r>
      <w:r w:rsidR="00214B7D">
        <w:rPr>
          <w:rFonts w:eastAsiaTheme="minorEastAsia"/>
        </w:rPr>
        <w:t xml:space="preserve">,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the change of the room air enthalpy as a result of zone air mixing</w:t>
      </w:r>
      <w:r w:rsidR="007A5C04">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sidR="007A5C04">
        <w:rPr>
          <w:rFonts w:eastAsiaTheme="minorEastAsia"/>
        </w:rPr>
        <w:t xml:space="preserve"> is </w:t>
      </w:r>
      <w:r w:rsidR="00D049AF">
        <w:rPr>
          <w:rFonts w:eastAsiaTheme="minorEastAsia"/>
        </w:rPr>
        <w:t>infiltration heat transfer</w:t>
      </w:r>
      <w:r w:rsidR="00214B7D">
        <w:rPr>
          <w:rFonts w:eastAsiaTheme="minorEastAsia"/>
        </w:rPr>
        <w:t xml:space="preserve"> and finall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w:r>
        <w:rPr>
          <w:rFonts w:eastAsiaTheme="minorEastAsia"/>
        </w:rPr>
        <w:t xml:space="preserve"> is the HVAC system input to achieve its target temperature</w:t>
      </w:r>
      <w:r w:rsidR="00214B7D">
        <w:rPr>
          <w:rFonts w:eastAsiaTheme="minorEastAsia"/>
        </w:rPr>
        <w:t xml:space="preserve">. </w:t>
      </w:r>
      <w:r>
        <w:rPr>
          <w:rFonts w:eastAsiaTheme="minorEastAsia"/>
        </w:rPr>
        <w:t xml:space="preserve">Given that E+ assumes a uniform zone air and surface temperature, uniform long and </w:t>
      </w:r>
      <w:r w:rsidR="005E1F66">
        <w:rPr>
          <w:rFonts w:eastAsiaTheme="minorEastAsia"/>
        </w:rPr>
        <w:t>short-wave</w:t>
      </w:r>
      <w:r>
        <w:rPr>
          <w:rFonts w:eastAsiaTheme="minorEastAsia"/>
        </w:rPr>
        <w:t xml:space="preserve"> radiation and diffuse radiation and reflective surfaces (as opposed to direct or point-based), it is reasonable to regard zone air temperature as the interconnection where connective, radiative and convective heat balance and mass transfer are realised. Essentially each </w:t>
      </w:r>
      <w:r>
        <w:rPr>
          <w:rFonts w:eastAsiaTheme="minorEastAsia"/>
        </w:rPr>
        <w:lastRenderedPageBreak/>
        <w:t xml:space="preserve">item on the right-hand side of </w:t>
      </w:r>
      <w:r w:rsidR="00FF600B">
        <w:rPr>
          <w:rFonts w:eastAsiaTheme="minorEastAsia"/>
        </w:rPr>
        <w:t>Eq. 1</w:t>
      </w:r>
      <w:r>
        <w:rPr>
          <w:rFonts w:eastAsiaTheme="minorEastAsia"/>
        </w:rPr>
        <w:t xml:space="preserve"> indicates a change of enthalpy due to environmental perturbations</w:t>
      </w:r>
      <w:r w:rsidR="00FF600B">
        <w:rPr>
          <w:rFonts w:eastAsiaTheme="minorEastAsia"/>
        </w:rPr>
        <w:t xml:space="preserve">, </w:t>
      </w:r>
      <w:r w:rsidR="000813A7">
        <w:rPr>
          <w:rFonts w:eastAsiaTheme="minorEastAsia"/>
        </w:rPr>
        <w:t>while the left-hand side describes how th</w:t>
      </w:r>
      <w:r w:rsidR="00A52371">
        <w:rPr>
          <w:rFonts w:eastAsiaTheme="minorEastAsia"/>
        </w:rPr>
        <w:t>ese perturbations impact the zone air temperature and the enthalpy that it holds.</w:t>
      </w:r>
      <w:r w:rsidR="00FF600B">
        <w:rPr>
          <w:rFonts w:eastAsiaTheme="minorEastAsia"/>
        </w:rPr>
        <w:t xml:space="preserve"> </w:t>
      </w:r>
      <w:r w:rsidR="003C054F">
        <w:rPr>
          <w:rFonts w:eastAsiaTheme="minorEastAsia"/>
        </w:rPr>
        <w:t xml:space="preserve">In compiling </w:t>
      </w:r>
      <w:r w:rsidR="0048013E">
        <w:rPr>
          <w:rFonts w:eastAsiaTheme="minorEastAsia"/>
        </w:rPr>
        <w:t xml:space="preserve">calibration data and subsequent </w:t>
      </w:r>
      <w:r w:rsidR="00AA47FC">
        <w:rPr>
          <w:rFonts w:eastAsiaTheme="minorEastAsia"/>
        </w:rPr>
        <w:t>modelling</w:t>
      </w:r>
      <w:r w:rsidR="0048013E">
        <w:rPr>
          <w:rFonts w:eastAsiaTheme="minorEastAsia"/>
        </w:rPr>
        <w:t xml:space="preserve"> runs this work attempts to </w:t>
      </w:r>
      <w:commentRangeStart w:id="6"/>
      <w:r w:rsidR="0048013E">
        <w:rPr>
          <w:rFonts w:eastAsiaTheme="minorEastAsia"/>
        </w:rPr>
        <w:t xml:space="preserve">explore the degree to which </w:t>
      </w:r>
      <w:r w:rsidR="00AA47FC">
        <w:rPr>
          <w:rFonts w:eastAsiaTheme="minorEastAsia"/>
        </w:rPr>
        <w:t>both temperature and energy data can assist reducing the space of modelling uncertainty</w:t>
      </w:r>
      <w:commentRangeEnd w:id="6"/>
      <w:r w:rsidR="00642383">
        <w:rPr>
          <w:rStyle w:val="CommentReference"/>
        </w:rPr>
        <w:commentReference w:id="6"/>
      </w:r>
      <w:r w:rsidR="00AA47FC">
        <w:rPr>
          <w:rFonts w:eastAsiaTheme="minorEastAsia"/>
        </w:rPr>
        <w:t>.</w:t>
      </w:r>
    </w:p>
    <w:p w14:paraId="2113E4C5" w14:textId="706C72CC" w:rsidR="00740357" w:rsidRPr="003D35BD" w:rsidRDefault="001E7B27" w:rsidP="001666B9">
      <w:pPr>
        <w:pStyle w:val="Heading1"/>
        <w:keepNext w:val="0"/>
        <w:keepLines w:val="0"/>
        <w:numPr>
          <w:ilvl w:val="0"/>
          <w:numId w:val="6"/>
        </w:numPr>
        <w:spacing w:before="300" w:after="40" w:line="276" w:lineRule="auto"/>
        <w:rPr>
          <w:rFonts w:asciiTheme="minorHAnsi" w:eastAsiaTheme="minorEastAsia" w:hAnsiTheme="minorHAnsi" w:cstheme="minorBidi"/>
          <w:b/>
          <w:smallCaps/>
          <w:color w:val="auto"/>
          <w:spacing w:val="5"/>
          <w:sz w:val="26"/>
          <w:lang w:bidi="en-US"/>
        </w:rPr>
      </w:pPr>
      <w:r w:rsidRPr="003D35BD">
        <w:rPr>
          <w:rFonts w:asciiTheme="minorHAnsi" w:eastAsiaTheme="minorEastAsia" w:hAnsiTheme="minorHAnsi" w:cstheme="minorBidi"/>
          <w:b/>
          <w:smallCaps/>
          <w:color w:val="auto"/>
          <w:spacing w:val="5"/>
          <w:sz w:val="26"/>
          <w:lang w:bidi="en-US"/>
        </w:rPr>
        <w:t>Method</w:t>
      </w:r>
    </w:p>
    <w:p w14:paraId="5C53B7B7" w14:textId="1DE80521" w:rsidR="001E7B27" w:rsidRPr="001E7B27" w:rsidRDefault="007C6B5F" w:rsidP="001E7B27">
      <w:pPr>
        <w:rPr>
          <w:b/>
          <w:bCs/>
          <w:lang w:bidi="en-US"/>
        </w:rPr>
      </w:pPr>
      <w:r>
        <w:rPr>
          <w:b/>
          <w:bCs/>
          <w:lang w:bidi="en-US"/>
        </w:rPr>
        <w:t>3.1</w:t>
      </w:r>
      <w:r w:rsidR="001E7B27" w:rsidRPr="001E7B27">
        <w:rPr>
          <w:b/>
          <w:bCs/>
          <w:lang w:bidi="en-US"/>
        </w:rPr>
        <w:t xml:space="preserve"> </w:t>
      </w:r>
      <w:r>
        <w:rPr>
          <w:b/>
          <w:bCs/>
          <w:lang w:bidi="en-US"/>
        </w:rPr>
        <w:t>Case-study building</w:t>
      </w:r>
    </w:p>
    <w:p w14:paraId="133C2E17" w14:textId="59D4048A" w:rsidR="00740357" w:rsidRPr="00740357" w:rsidRDefault="00740357" w:rsidP="00740357">
      <w:pPr>
        <w:rPr>
          <w:lang w:bidi="en-US"/>
        </w:rPr>
      </w:pPr>
      <w:r w:rsidRPr="622EBFD4">
        <w:rPr>
          <w:lang w:bidi="en-US"/>
        </w:rPr>
        <w:t xml:space="preserve">A detached </w:t>
      </w:r>
      <w:r w:rsidR="001D5CD0">
        <w:rPr>
          <w:highlight w:val="red"/>
          <w:lang w:bidi="en-US"/>
        </w:rPr>
        <w:t>two-</w:t>
      </w:r>
      <w:r w:rsidRPr="001D5CD0">
        <w:rPr>
          <w:highlight w:val="red"/>
          <w:lang w:bidi="en-US"/>
        </w:rPr>
        <w:t>storey</w:t>
      </w:r>
      <w:r w:rsidRPr="622EBFD4">
        <w:rPr>
          <w:lang w:bidi="en-US"/>
        </w:rPr>
        <w:t xml:space="preserve"> masonry construction </w:t>
      </w:r>
      <w:r w:rsidR="00FA1315" w:rsidRPr="622EBFD4">
        <w:rPr>
          <w:lang w:bidi="en-US"/>
        </w:rPr>
        <w:t xml:space="preserve">built in 1994 </w:t>
      </w:r>
      <w:r w:rsidRPr="622EBFD4">
        <w:rPr>
          <w:lang w:bidi="en-US"/>
        </w:rPr>
        <w:t xml:space="preserve">was selected as the case-study building. Two occupants are the </w:t>
      </w:r>
      <w:r w:rsidR="00473809" w:rsidRPr="622EBFD4">
        <w:rPr>
          <w:lang w:bidi="en-US"/>
        </w:rPr>
        <w:t>only</w:t>
      </w:r>
      <w:r w:rsidRPr="622EBFD4">
        <w:rPr>
          <w:lang w:bidi="en-US"/>
        </w:rPr>
        <w:t xml:space="preserve"> </w:t>
      </w:r>
      <w:r w:rsidR="00CA1728" w:rsidRPr="622EBFD4">
        <w:rPr>
          <w:lang w:bidi="en-US"/>
        </w:rPr>
        <w:t>residents</w:t>
      </w:r>
      <w:r w:rsidRPr="622EBFD4">
        <w:rPr>
          <w:lang w:bidi="en-US"/>
        </w:rPr>
        <w:t xml:space="preserve"> of </w:t>
      </w:r>
      <w:r w:rsidR="0027795A" w:rsidRPr="622EBFD4">
        <w:rPr>
          <w:lang w:bidi="en-US"/>
        </w:rPr>
        <w:t xml:space="preserve">the </w:t>
      </w:r>
      <w:r w:rsidRPr="622EBFD4">
        <w:rPr>
          <w:lang w:bidi="en-US"/>
        </w:rPr>
        <w:t xml:space="preserve">dwelling and </w:t>
      </w:r>
      <w:r w:rsidR="00473809" w:rsidRPr="622EBFD4">
        <w:rPr>
          <w:lang w:bidi="en-US"/>
        </w:rPr>
        <w:t xml:space="preserve">were asked to archive their </w:t>
      </w:r>
      <w:r w:rsidR="00833883" w:rsidRPr="622EBFD4">
        <w:rPr>
          <w:lang w:bidi="en-US"/>
        </w:rPr>
        <w:t xml:space="preserve">gas cooker and shower usage </w:t>
      </w:r>
      <w:r w:rsidR="00021D0F" w:rsidRPr="622EBFD4">
        <w:rPr>
          <w:lang w:bidi="en-US"/>
        </w:rPr>
        <w:t xml:space="preserve">each day </w:t>
      </w:r>
      <w:r w:rsidR="00833883" w:rsidRPr="622EBFD4">
        <w:rPr>
          <w:lang w:bidi="en-US"/>
        </w:rPr>
        <w:t xml:space="preserve">across an annual cycle. </w:t>
      </w:r>
      <w:r w:rsidR="00F32597" w:rsidRPr="622EBFD4">
        <w:rPr>
          <w:lang w:bidi="en-US"/>
        </w:rPr>
        <w:t>G</w:t>
      </w:r>
      <w:r w:rsidRPr="622EBFD4">
        <w:rPr>
          <w:lang w:bidi="en-US"/>
        </w:rPr>
        <w:t xml:space="preserve">iven a very predictable pattern of occupancy </w:t>
      </w:r>
      <w:r w:rsidR="009A3542" w:rsidRPr="622EBFD4">
        <w:rPr>
          <w:lang w:bidi="en-US"/>
        </w:rPr>
        <w:t>(</w:t>
      </w:r>
      <w:r w:rsidR="0027795A" w:rsidRPr="622EBFD4">
        <w:rPr>
          <w:lang w:bidi="en-US"/>
        </w:rPr>
        <w:t>both occupants ha</w:t>
      </w:r>
      <w:r w:rsidR="00F32597" w:rsidRPr="622EBFD4">
        <w:rPr>
          <w:lang w:bidi="en-US"/>
        </w:rPr>
        <w:t>d</w:t>
      </w:r>
      <w:r w:rsidR="0027795A" w:rsidRPr="622EBFD4">
        <w:rPr>
          <w:lang w:bidi="en-US"/>
        </w:rPr>
        <w:t xml:space="preserve"> 8</w:t>
      </w:r>
      <w:r w:rsidR="00BA37A0" w:rsidRPr="622EBFD4">
        <w:rPr>
          <w:lang w:bidi="en-US"/>
        </w:rPr>
        <w:t xml:space="preserve">am-5pm working commitments), it was possible to limit the stochastic nature of occupant </w:t>
      </w:r>
      <w:r w:rsidR="00F64E2C" w:rsidRPr="622EBFD4">
        <w:rPr>
          <w:lang w:bidi="en-US"/>
        </w:rPr>
        <w:t>activity</w:t>
      </w:r>
      <w:r w:rsidR="00BA37A0" w:rsidRPr="622EBFD4">
        <w:rPr>
          <w:lang w:bidi="en-US"/>
        </w:rPr>
        <w:t xml:space="preserve"> as</w:t>
      </w:r>
      <w:r w:rsidR="003D2B00" w:rsidRPr="622EBFD4">
        <w:rPr>
          <w:lang w:bidi="en-US"/>
        </w:rPr>
        <w:t xml:space="preserve"> far as practically </w:t>
      </w:r>
      <w:r w:rsidR="005E1F66" w:rsidRPr="622EBFD4">
        <w:rPr>
          <w:lang w:bidi="en-US"/>
        </w:rPr>
        <w:t>manageable and</w:t>
      </w:r>
      <w:r w:rsidR="003D2B00" w:rsidRPr="622EBFD4">
        <w:rPr>
          <w:lang w:bidi="en-US"/>
        </w:rPr>
        <w:t xml:space="preserve"> </w:t>
      </w:r>
      <w:r w:rsidR="00F64E2C" w:rsidRPr="622EBFD4">
        <w:rPr>
          <w:lang w:bidi="en-US"/>
        </w:rPr>
        <w:t xml:space="preserve">use </w:t>
      </w:r>
      <w:r w:rsidR="003D2B00" w:rsidRPr="622EBFD4">
        <w:rPr>
          <w:lang w:bidi="en-US"/>
        </w:rPr>
        <w:t>determinist</w:t>
      </w:r>
      <w:r w:rsidR="0007036F" w:rsidRPr="622EBFD4">
        <w:rPr>
          <w:lang w:bidi="en-US"/>
        </w:rPr>
        <w:t>ic schedule</w:t>
      </w:r>
      <w:r w:rsidR="00F64E2C" w:rsidRPr="622EBFD4">
        <w:rPr>
          <w:lang w:bidi="en-US"/>
        </w:rPr>
        <w:t>s to represent occupant activity</w:t>
      </w:r>
      <w:r w:rsidR="003D2B00" w:rsidRPr="622EBFD4">
        <w:rPr>
          <w:lang w:bidi="en-US"/>
        </w:rPr>
        <w:t>.</w:t>
      </w:r>
      <w:r w:rsidR="0027795A" w:rsidRPr="622EBFD4">
        <w:rPr>
          <w:lang w:bidi="en-US"/>
        </w:rPr>
        <w:t xml:space="preserve"> The building</w:t>
      </w:r>
      <w:r w:rsidR="00FD4AE5" w:rsidRPr="622EBFD4">
        <w:rPr>
          <w:lang w:bidi="en-US"/>
        </w:rPr>
        <w:t xml:space="preserve"> (with a</w:t>
      </w:r>
      <w:r w:rsidR="0027795A" w:rsidRPr="622EBFD4">
        <w:rPr>
          <w:lang w:bidi="en-US"/>
        </w:rPr>
        <w:t xml:space="preserve"> </w:t>
      </w:r>
      <w:r w:rsidR="40DCC098" w:rsidRPr="622EBFD4">
        <w:rPr>
          <w:lang w:bidi="en-US"/>
        </w:rPr>
        <w:t xml:space="preserve">gross </w:t>
      </w:r>
      <w:r w:rsidR="0027795A" w:rsidRPr="622EBFD4">
        <w:rPr>
          <w:lang w:bidi="en-US"/>
        </w:rPr>
        <w:t xml:space="preserve">area </w:t>
      </w:r>
      <w:r w:rsidR="00FD4AE5" w:rsidRPr="622EBFD4">
        <w:rPr>
          <w:lang w:bidi="en-US"/>
        </w:rPr>
        <w:t xml:space="preserve">of </w:t>
      </w:r>
      <w:r w:rsidR="0027795A" w:rsidRPr="622EBFD4">
        <w:rPr>
          <w:lang w:bidi="en-US"/>
        </w:rPr>
        <w:t>16</w:t>
      </w:r>
      <w:r w:rsidR="00D122E5" w:rsidRPr="622EBFD4">
        <w:rPr>
          <w:lang w:bidi="en-US"/>
        </w:rPr>
        <w:t>8</w:t>
      </w:r>
      <w:r w:rsidR="0027795A" w:rsidRPr="622EBFD4">
        <w:rPr>
          <w:lang w:bidi="en-US"/>
        </w:rPr>
        <w:t>.</w:t>
      </w:r>
      <w:r w:rsidR="00D122E5" w:rsidRPr="622EBFD4">
        <w:rPr>
          <w:lang w:bidi="en-US"/>
        </w:rPr>
        <w:t>66</w:t>
      </w:r>
      <w:r w:rsidR="0027795A" w:rsidRPr="622EBFD4">
        <w:rPr>
          <w:lang w:bidi="en-US"/>
        </w:rPr>
        <w:t>m</w:t>
      </w:r>
      <w:r w:rsidR="0027795A" w:rsidRPr="622EBFD4">
        <w:rPr>
          <w:vertAlign w:val="superscript"/>
          <w:lang w:bidi="en-US"/>
        </w:rPr>
        <w:t>2</w:t>
      </w:r>
      <w:r w:rsidR="0027795A" w:rsidRPr="622EBFD4">
        <w:rPr>
          <w:lang w:bidi="en-US"/>
        </w:rPr>
        <w:t xml:space="preserve"> </w:t>
      </w:r>
      <w:r w:rsidR="00FD4AE5" w:rsidRPr="622EBFD4">
        <w:rPr>
          <w:lang w:bidi="en-US"/>
        </w:rPr>
        <w:t xml:space="preserve">and </w:t>
      </w:r>
      <w:r w:rsidR="00D122E5" w:rsidRPr="622EBFD4">
        <w:rPr>
          <w:lang w:bidi="en-US"/>
        </w:rPr>
        <w:t>19.73</w:t>
      </w:r>
      <w:r w:rsidR="00FD4AE5" w:rsidRPr="622EBFD4">
        <w:rPr>
          <w:lang w:bidi="en-US"/>
        </w:rPr>
        <w:t>m</w:t>
      </w:r>
      <w:r w:rsidR="00FD4AE5" w:rsidRPr="622EBFD4">
        <w:rPr>
          <w:vertAlign w:val="superscript"/>
          <w:lang w:bidi="en-US"/>
        </w:rPr>
        <w:t>2</w:t>
      </w:r>
      <w:r w:rsidR="00FD4AE5" w:rsidRPr="622EBFD4">
        <w:rPr>
          <w:lang w:bidi="en-US"/>
        </w:rPr>
        <w:t xml:space="preserve"> of unheated space)</w:t>
      </w:r>
      <w:r w:rsidR="00B5665B" w:rsidRPr="622EBFD4">
        <w:rPr>
          <w:lang w:bidi="en-US"/>
        </w:rPr>
        <w:t xml:space="preserve"> </w:t>
      </w:r>
      <w:r w:rsidR="00572EAC" w:rsidRPr="622EBFD4">
        <w:rPr>
          <w:lang w:bidi="en-US"/>
        </w:rPr>
        <w:t>is in</w:t>
      </w:r>
      <w:r w:rsidR="0007036F" w:rsidRPr="622EBFD4">
        <w:rPr>
          <w:lang w:bidi="en-US"/>
        </w:rPr>
        <w:t xml:space="preserve"> a built-up </w:t>
      </w:r>
      <w:r w:rsidR="00B5665B" w:rsidRPr="622EBFD4">
        <w:rPr>
          <w:lang w:bidi="en-US"/>
        </w:rPr>
        <w:t>urban surrounding</w:t>
      </w:r>
      <w:r w:rsidR="00FD4AE5" w:rsidRPr="622EBFD4">
        <w:rPr>
          <w:lang w:bidi="en-US"/>
        </w:rPr>
        <w:t xml:space="preserve">, </w:t>
      </w:r>
      <w:r w:rsidR="00B5665B" w:rsidRPr="622EBFD4">
        <w:rPr>
          <w:lang w:bidi="en-US"/>
        </w:rPr>
        <w:t xml:space="preserve">is </w:t>
      </w:r>
      <w:r w:rsidR="0007036F" w:rsidRPr="622EBFD4">
        <w:rPr>
          <w:lang w:bidi="en-US"/>
        </w:rPr>
        <w:t xml:space="preserve">only partly </w:t>
      </w:r>
      <w:r w:rsidR="00B5665B" w:rsidRPr="622EBFD4">
        <w:rPr>
          <w:lang w:bidi="en-US"/>
        </w:rPr>
        <w:t xml:space="preserve">shaded </w:t>
      </w:r>
      <w:r w:rsidR="0007036F" w:rsidRPr="622EBFD4">
        <w:rPr>
          <w:lang w:bidi="en-US"/>
        </w:rPr>
        <w:t xml:space="preserve">(on its </w:t>
      </w:r>
      <w:r w:rsidR="005E1F66" w:rsidRPr="622EBFD4">
        <w:rPr>
          <w:lang w:bidi="en-US"/>
        </w:rPr>
        <w:t>west elevation</w:t>
      </w:r>
      <w:r w:rsidR="0007036F" w:rsidRPr="622EBFD4">
        <w:rPr>
          <w:lang w:bidi="en-US"/>
        </w:rPr>
        <w:t>) by another adjacent property (which</w:t>
      </w:r>
      <w:r w:rsidR="00B5665B" w:rsidRPr="622EBFD4">
        <w:rPr>
          <w:lang w:bidi="en-US"/>
        </w:rPr>
        <w:t xml:space="preserve"> was </w:t>
      </w:r>
      <w:r w:rsidR="00572EAC" w:rsidRPr="622EBFD4">
        <w:rPr>
          <w:lang w:bidi="en-US"/>
        </w:rPr>
        <w:t>considered</w:t>
      </w:r>
      <w:r w:rsidR="00B5665B" w:rsidRPr="622EBFD4">
        <w:rPr>
          <w:lang w:bidi="en-US"/>
        </w:rPr>
        <w:t xml:space="preserve"> within the modelling work</w:t>
      </w:r>
      <w:r w:rsidR="0007036F" w:rsidRPr="622EBFD4">
        <w:rPr>
          <w:lang w:bidi="en-US"/>
        </w:rPr>
        <w:t>)</w:t>
      </w:r>
      <w:r w:rsidR="00B5665B" w:rsidRPr="622EBFD4">
        <w:rPr>
          <w:lang w:bidi="en-US"/>
        </w:rPr>
        <w:t>.</w:t>
      </w:r>
      <w:r w:rsidR="0007036F" w:rsidRPr="622EBFD4">
        <w:rPr>
          <w:lang w:bidi="en-US"/>
        </w:rPr>
        <w:t xml:space="preserve"> </w:t>
      </w:r>
      <w:r w:rsidR="006A3410" w:rsidRPr="622EBFD4">
        <w:rPr>
          <w:lang w:bidi="en-US"/>
        </w:rPr>
        <w:t xml:space="preserve">Across the </w:t>
      </w:r>
      <w:r w:rsidR="00BF6BEC" w:rsidRPr="622EBFD4">
        <w:rPr>
          <w:lang w:bidi="en-US"/>
        </w:rPr>
        <w:t>monitoring year (</w:t>
      </w:r>
      <w:r w:rsidR="00891B2E" w:rsidRPr="622EBFD4">
        <w:rPr>
          <w:lang w:bidi="en-US"/>
        </w:rPr>
        <w:t>2016</w:t>
      </w:r>
      <w:r w:rsidR="00BF6BEC" w:rsidRPr="622EBFD4">
        <w:rPr>
          <w:lang w:bidi="en-US"/>
        </w:rPr>
        <w:t>)</w:t>
      </w:r>
      <w:r w:rsidR="00891B2E" w:rsidRPr="622EBFD4">
        <w:rPr>
          <w:lang w:bidi="en-US"/>
        </w:rPr>
        <w:t xml:space="preserve"> the property had an observed annual gas (15,381 kWh) and electricity (2,991 kWh) consumptions that </w:t>
      </w:r>
      <w:r w:rsidR="00AB261A" w:rsidRPr="622EBFD4">
        <w:rPr>
          <w:lang w:bidi="en-US"/>
        </w:rPr>
        <w:t>respectively reflect</w:t>
      </w:r>
      <w:r w:rsidR="00891B2E" w:rsidRPr="622EBFD4">
        <w:rPr>
          <w:lang w:bidi="en-US"/>
        </w:rPr>
        <w:t xml:space="preserve"> high and medium UK typical domestic consumption values </w:t>
      </w:r>
      <w:r w:rsidRPr="622EBFD4">
        <w:rPr>
          <w:lang w:bidi="en-US"/>
        </w:rPr>
        <w:fldChar w:fldCharType="begin"/>
      </w:r>
      <w:r w:rsidRPr="622EBFD4">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622EBFD4">
        <w:rPr>
          <w:lang w:bidi="en-US"/>
        </w:rPr>
        <w:fldChar w:fldCharType="separate"/>
      </w:r>
      <w:r w:rsidR="00460076" w:rsidRPr="622EBFD4">
        <w:rPr>
          <w:noProof/>
          <w:lang w:bidi="en-US"/>
        </w:rPr>
        <w:t>[23]</w:t>
      </w:r>
      <w:r w:rsidRPr="622EBFD4">
        <w:rPr>
          <w:lang w:bidi="en-US"/>
        </w:rPr>
        <w:fldChar w:fldCharType="end"/>
      </w:r>
      <w:r w:rsidR="00891B2E" w:rsidRPr="622EBFD4">
        <w:rPr>
          <w:lang w:bidi="en-US"/>
        </w:rPr>
        <w:t xml:space="preserve">. </w:t>
      </w:r>
      <w:r w:rsidR="004C0276" w:rsidRPr="622EBFD4">
        <w:rPr>
          <w:lang w:bidi="en-US"/>
        </w:rPr>
        <w:t xml:space="preserve">Occupants only utilised shower facilities which at a measured </w:t>
      </w:r>
      <w:r w:rsidR="008F6EB1" w:rsidRPr="622EBFD4">
        <w:rPr>
          <w:lang w:bidi="en-US"/>
        </w:rPr>
        <w:t xml:space="preserve">flow rate of </w:t>
      </w:r>
      <w:r w:rsidR="004C0276" w:rsidRPr="622EBFD4">
        <w:rPr>
          <w:lang w:bidi="en-US"/>
        </w:rPr>
        <w:t>4.37</w:t>
      </w:r>
      <w:r w:rsidR="001F537A" w:rsidRPr="622EBFD4">
        <w:rPr>
          <w:lang w:bidi="en-US"/>
        </w:rPr>
        <w:t xml:space="preserve"> l/min </w:t>
      </w:r>
      <w:r w:rsidR="00A961A7" w:rsidRPr="622EBFD4">
        <w:rPr>
          <w:lang w:bidi="en-US"/>
        </w:rPr>
        <w:t xml:space="preserve">and recorded average </w:t>
      </w:r>
      <w:r w:rsidR="00DF0E3A" w:rsidRPr="622EBFD4">
        <w:rPr>
          <w:lang w:bidi="en-US"/>
        </w:rPr>
        <w:t>eight</w:t>
      </w:r>
      <w:r w:rsidR="009454BB" w:rsidRPr="622EBFD4">
        <w:rPr>
          <w:lang w:bidi="en-US"/>
        </w:rPr>
        <w:t xml:space="preserve"> 20-minute</w:t>
      </w:r>
      <w:r w:rsidR="00A961A7" w:rsidRPr="622EBFD4">
        <w:rPr>
          <w:lang w:bidi="en-US"/>
        </w:rPr>
        <w:t xml:space="preserve"> showers per week </w:t>
      </w:r>
      <w:r w:rsidR="00562223" w:rsidRPr="622EBFD4">
        <w:rPr>
          <w:lang w:bidi="en-US"/>
        </w:rPr>
        <w:t xml:space="preserve">correspond to </w:t>
      </w:r>
      <w:r w:rsidR="00A961A7" w:rsidRPr="622EBFD4">
        <w:rPr>
          <w:lang w:bidi="en-US"/>
        </w:rPr>
        <w:t xml:space="preserve">an average of </w:t>
      </w:r>
      <w:r w:rsidR="008F6EB1" w:rsidRPr="622EBFD4">
        <w:rPr>
          <w:lang w:bidi="en-US"/>
        </w:rPr>
        <w:t>50</w:t>
      </w:r>
      <w:r w:rsidR="00DF0E3A" w:rsidRPr="622EBFD4">
        <w:rPr>
          <w:lang w:bidi="en-US"/>
        </w:rPr>
        <w:t xml:space="preserve"> </w:t>
      </w:r>
      <w:r w:rsidR="00D76B6E" w:rsidRPr="622EBFD4">
        <w:rPr>
          <w:lang w:bidi="en-US"/>
        </w:rPr>
        <w:t>l</w:t>
      </w:r>
      <w:r w:rsidR="008F6EB1" w:rsidRPr="622EBFD4">
        <w:rPr>
          <w:lang w:bidi="en-US"/>
        </w:rPr>
        <w:t>/person/day.</w:t>
      </w:r>
      <w:r w:rsidR="00D76B6E" w:rsidRPr="622EBFD4">
        <w:rPr>
          <w:lang w:bidi="en-US"/>
        </w:rPr>
        <w:t xml:space="preserve"> These recoded values are below </w:t>
      </w:r>
      <w:r w:rsidR="00891B2E" w:rsidRPr="622EBFD4">
        <w:rPr>
          <w:lang w:bidi="en-US"/>
        </w:rPr>
        <w:t xml:space="preserve">UK average domestic hot water usage </w:t>
      </w:r>
      <w:r w:rsidR="00D76B6E" w:rsidRPr="622EBFD4">
        <w:rPr>
          <w:lang w:bidi="en-US"/>
        </w:rPr>
        <w:t>(</w:t>
      </w:r>
      <w:r w:rsidR="00F06031" w:rsidRPr="622EBFD4">
        <w:rPr>
          <w:lang w:bidi="en-US"/>
        </w:rPr>
        <w:t>reported</w:t>
      </w:r>
      <w:r w:rsidR="00891B2E" w:rsidRPr="622EBFD4">
        <w:rPr>
          <w:lang w:bidi="en-US"/>
        </w:rPr>
        <w:t xml:space="preserve"> as </w:t>
      </w:r>
      <w:r w:rsidR="0007036F" w:rsidRPr="622EBFD4">
        <w:rPr>
          <w:lang w:bidi="en-US"/>
        </w:rPr>
        <w:t>142</w:t>
      </w:r>
      <w:r w:rsidR="00574742" w:rsidRPr="622EBFD4">
        <w:rPr>
          <w:lang w:bidi="en-US"/>
        </w:rPr>
        <w:t xml:space="preserve"> l/person/day</w:t>
      </w:r>
      <w:r w:rsidR="0007036F" w:rsidRPr="622EBFD4">
        <w:rPr>
          <w:lang w:bidi="en-US"/>
        </w:rPr>
        <w:t xml:space="preserve"> </w:t>
      </w:r>
      <w:r w:rsidRPr="622EBFD4">
        <w:rPr>
          <w:lang w:bidi="en-US"/>
        </w:rPr>
        <w:fldChar w:fldCharType="begin"/>
      </w:r>
      <w:r w:rsidRPr="622EBFD4">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622EBFD4">
        <w:rPr>
          <w:lang w:bidi="en-US"/>
        </w:rPr>
        <w:fldChar w:fldCharType="separate"/>
      </w:r>
      <w:r w:rsidR="00460076" w:rsidRPr="622EBFD4">
        <w:rPr>
          <w:noProof/>
          <w:lang w:bidi="en-US"/>
        </w:rPr>
        <w:t>[24]</w:t>
      </w:r>
      <w:r w:rsidRPr="622EBFD4">
        <w:rPr>
          <w:lang w:bidi="en-US"/>
        </w:rPr>
        <w:fldChar w:fldCharType="end"/>
      </w:r>
      <w:r w:rsidR="0007036F" w:rsidRPr="622EBFD4">
        <w:rPr>
          <w:lang w:bidi="en-US"/>
        </w:rPr>
        <w:t xml:space="preserve"> </w:t>
      </w:r>
      <w:r w:rsidR="00574742" w:rsidRPr="622EBFD4">
        <w:rPr>
          <w:lang w:bidi="en-US"/>
        </w:rPr>
        <w:t xml:space="preserve">and </w:t>
      </w:r>
      <w:r w:rsidR="00891B2E" w:rsidRPr="622EBFD4">
        <w:rPr>
          <w:lang w:bidi="en-US"/>
        </w:rPr>
        <w:t>122 l/person/day</w:t>
      </w:r>
      <w:r w:rsidR="00D842B1" w:rsidRPr="622EBFD4">
        <w:rPr>
          <w:lang w:bidi="en-US"/>
        </w:rPr>
        <w:t xml:space="preserve"> </w:t>
      </w:r>
      <w:r w:rsidRPr="622EBFD4">
        <w:rPr>
          <w:lang w:bidi="en-US"/>
        </w:rPr>
        <w:fldChar w:fldCharType="begin"/>
      </w:r>
      <w:r w:rsidRPr="622EBFD4">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622EBFD4">
        <w:rPr>
          <w:lang w:bidi="en-US"/>
        </w:rPr>
        <w:fldChar w:fldCharType="separate"/>
      </w:r>
      <w:r w:rsidR="00460076" w:rsidRPr="622EBFD4">
        <w:rPr>
          <w:noProof/>
          <w:lang w:bidi="en-US"/>
        </w:rPr>
        <w:t>[25]</w:t>
      </w:r>
      <w:r w:rsidRPr="622EBFD4">
        <w:rPr>
          <w:lang w:bidi="en-US"/>
        </w:rPr>
        <w:fldChar w:fldCharType="end"/>
      </w:r>
      <w:r w:rsidR="00D76B6E" w:rsidRPr="622EBFD4">
        <w:rPr>
          <w:lang w:bidi="en-US"/>
        </w:rPr>
        <w:t xml:space="preserve">), but primarily </w:t>
      </w:r>
      <w:r w:rsidR="00536F2D" w:rsidRPr="622EBFD4">
        <w:rPr>
          <w:lang w:bidi="en-US"/>
        </w:rPr>
        <w:t>reflect their</w:t>
      </w:r>
      <w:r w:rsidR="00D76B6E" w:rsidRPr="622EBFD4">
        <w:rPr>
          <w:lang w:bidi="en-US"/>
        </w:rPr>
        <w:t xml:space="preserve"> </w:t>
      </w:r>
      <w:r w:rsidR="003C2103" w:rsidRPr="622EBFD4">
        <w:rPr>
          <w:lang w:bidi="en-US"/>
        </w:rPr>
        <w:t xml:space="preserve">heavy use of gym washing facilities. </w:t>
      </w:r>
      <w:r w:rsidR="00C0172B" w:rsidRPr="622EBFD4">
        <w:rPr>
          <w:lang w:bidi="en-US"/>
        </w:rPr>
        <w:t xml:space="preserve"> </w:t>
      </w:r>
      <w:r w:rsidR="00741010" w:rsidRPr="622EBFD4">
        <w:rPr>
          <w:lang w:bidi="en-US"/>
        </w:rPr>
        <w:t>Gas cooker</w:t>
      </w:r>
      <w:r w:rsidR="001D5CD0" w:rsidRPr="001D5CD0">
        <w:rPr>
          <w:highlight w:val="red"/>
          <w:lang w:bidi="en-US"/>
        </w:rPr>
        <w:t>s</w:t>
      </w:r>
      <w:r w:rsidR="00741010" w:rsidRPr="622EBFD4">
        <w:rPr>
          <w:lang w:bidi="en-US"/>
        </w:rPr>
        <w:t xml:space="preserve"> (</w:t>
      </w:r>
      <w:r w:rsidR="00B87108" w:rsidRPr="622EBFD4">
        <w:rPr>
          <w:lang w:bidi="en-US"/>
        </w:rPr>
        <w:t xml:space="preserve">containing </w:t>
      </w:r>
      <w:r w:rsidR="00F4735F" w:rsidRPr="622EBFD4">
        <w:rPr>
          <w:lang w:bidi="en-US"/>
        </w:rPr>
        <w:t>3</w:t>
      </w:r>
      <w:r w:rsidR="00B87108" w:rsidRPr="622EBFD4">
        <w:rPr>
          <w:lang w:bidi="en-US"/>
        </w:rPr>
        <w:t xml:space="preserve">kW and </w:t>
      </w:r>
      <w:r w:rsidR="00F4735F" w:rsidRPr="622EBFD4">
        <w:rPr>
          <w:lang w:bidi="en-US"/>
        </w:rPr>
        <w:t>5</w:t>
      </w:r>
      <w:r w:rsidR="00B87108" w:rsidRPr="622EBFD4">
        <w:rPr>
          <w:lang w:bidi="en-US"/>
        </w:rPr>
        <w:t xml:space="preserve">kW hubs) were used </w:t>
      </w:r>
      <w:r w:rsidR="002C2DDC" w:rsidRPr="622EBFD4">
        <w:rPr>
          <w:lang w:bidi="en-US"/>
        </w:rPr>
        <w:t>4 times a week for 1 hr per cooking session.</w:t>
      </w:r>
      <w:r w:rsidR="007D3F5E" w:rsidRPr="622EBFD4">
        <w:rPr>
          <w:lang w:bidi="en-US"/>
        </w:rPr>
        <w:t xml:space="preserve"> </w:t>
      </w:r>
    </w:p>
    <w:p w14:paraId="0623FA91" w14:textId="3BDD1852" w:rsidR="007C6B5F" w:rsidRPr="001E7B27" w:rsidRDefault="007C6B5F" w:rsidP="007C6B5F">
      <w:pPr>
        <w:rPr>
          <w:b/>
          <w:bCs/>
          <w:lang w:bidi="en-US"/>
        </w:rPr>
      </w:pPr>
      <w:r w:rsidRPr="60C29E96">
        <w:rPr>
          <w:b/>
          <w:bCs/>
          <w:lang w:bidi="en-US"/>
        </w:rPr>
        <w:t xml:space="preserve">3.2 </w:t>
      </w:r>
      <w:r w:rsidR="3B6333F7" w:rsidRPr="60C29E96">
        <w:rPr>
          <w:b/>
          <w:bCs/>
          <w:lang w:bidi="en-US"/>
        </w:rPr>
        <w:t>Energy and temperature d</w:t>
      </w:r>
      <w:r w:rsidRPr="60C29E96">
        <w:rPr>
          <w:b/>
          <w:bCs/>
          <w:lang w:bidi="en-US"/>
        </w:rPr>
        <w:t>ata collection</w:t>
      </w:r>
    </w:p>
    <w:p w14:paraId="09957131" w14:textId="6F6AC273" w:rsidR="00F646BE" w:rsidRDefault="30590913" w:rsidP="60C29E96">
      <w:pPr>
        <w:rPr>
          <w:lang w:bidi="en-US"/>
        </w:rPr>
      </w:pPr>
      <w:r w:rsidRPr="60C29E96">
        <w:rPr>
          <w:lang w:bidi="en-US"/>
        </w:rPr>
        <w:t>A</w:t>
      </w:r>
      <w:r w:rsidR="00F646BE" w:rsidRPr="60C29E96">
        <w:rPr>
          <w:lang w:bidi="en-US"/>
        </w:rPr>
        <w:t xml:space="preserve"> proprietary set of </w:t>
      </w:r>
      <w:r w:rsidR="72EC0936" w:rsidRPr="60C29E96">
        <w:rPr>
          <w:lang w:bidi="en-US"/>
        </w:rPr>
        <w:t xml:space="preserve">environmental and energy </w:t>
      </w:r>
      <w:r w:rsidR="00F646BE" w:rsidRPr="60C29E96">
        <w:rPr>
          <w:lang w:bidi="en-US"/>
        </w:rPr>
        <w:t xml:space="preserve">sensors were deployed </w:t>
      </w:r>
      <w:r w:rsidR="4C204725" w:rsidRPr="60C29E96">
        <w:rPr>
          <w:lang w:bidi="en-US"/>
        </w:rPr>
        <w:t xml:space="preserve">to compile </w:t>
      </w:r>
      <w:r w:rsidR="423DBC3C" w:rsidRPr="60C29E96">
        <w:rPr>
          <w:lang w:bidi="en-US"/>
        </w:rPr>
        <w:t>electricity</w:t>
      </w:r>
      <w:r w:rsidR="4C204725" w:rsidRPr="60C29E96">
        <w:rPr>
          <w:lang w:bidi="en-US"/>
        </w:rPr>
        <w:t xml:space="preserve"> and zone temperature</w:t>
      </w:r>
      <w:r w:rsidR="3B678EB1" w:rsidRPr="60C29E96">
        <w:rPr>
          <w:lang w:bidi="en-US"/>
        </w:rPr>
        <w:t>s</w:t>
      </w:r>
      <w:r w:rsidR="4C204725" w:rsidRPr="60C29E96">
        <w:rPr>
          <w:lang w:bidi="en-US"/>
        </w:rPr>
        <w:t xml:space="preserve"> </w:t>
      </w:r>
      <w:r w:rsidR="00F259B5" w:rsidRPr="60C29E96">
        <w:rPr>
          <w:lang w:bidi="en-US"/>
        </w:rPr>
        <w:t>(</w:t>
      </w:r>
      <w:r w:rsidR="00F259B5" w:rsidRPr="60C29E96">
        <w:rPr>
          <w:highlight w:val="yellow"/>
          <w:lang w:bidi="en-US"/>
        </w:rPr>
        <w:t>Fig</w:t>
      </w:r>
      <w:r w:rsidR="7871C97C" w:rsidRPr="60C29E96">
        <w:rPr>
          <w:highlight w:val="yellow"/>
          <w:lang w:bidi="en-US"/>
        </w:rPr>
        <w:t>.</w:t>
      </w:r>
      <w:r w:rsidR="00F259B5" w:rsidRPr="60C29E96">
        <w:rPr>
          <w:highlight w:val="yellow"/>
          <w:lang w:bidi="en-US"/>
        </w:rPr>
        <w:t xml:space="preserve"> </w:t>
      </w:r>
      <w:r w:rsidR="7D6A98AD" w:rsidRPr="60C29E96">
        <w:rPr>
          <w:highlight w:val="yellow"/>
          <w:lang w:bidi="en-US"/>
        </w:rPr>
        <w:t>1</w:t>
      </w:r>
      <w:r w:rsidR="00F259B5" w:rsidRPr="60C29E96">
        <w:rPr>
          <w:lang w:bidi="en-US"/>
        </w:rPr>
        <w:t>)</w:t>
      </w:r>
      <w:r w:rsidR="00F646BE" w:rsidRPr="60C29E96">
        <w:rPr>
          <w:lang w:bidi="en-US"/>
        </w:rPr>
        <w:t xml:space="preserve">. To reduce measurement uncertainty, </w:t>
      </w:r>
      <w:r w:rsidR="00365522" w:rsidRPr="60C29E96">
        <w:rPr>
          <w:lang w:bidi="en-US"/>
        </w:rPr>
        <w:t xml:space="preserve">each </w:t>
      </w:r>
      <w:r w:rsidR="00365522" w:rsidRPr="00BF4D5F">
        <w:rPr>
          <w:strike/>
          <w:color w:val="FF0000"/>
          <w:lang w:bidi="en-US"/>
        </w:rPr>
        <w:t>one</w:t>
      </w:r>
      <w:r w:rsidR="00365522" w:rsidRPr="00BF4D5F">
        <w:rPr>
          <w:color w:val="FF0000"/>
          <w:lang w:bidi="en-US"/>
        </w:rPr>
        <w:t xml:space="preserve"> </w:t>
      </w:r>
      <w:r w:rsidR="00365522" w:rsidRPr="60C29E96">
        <w:rPr>
          <w:lang w:bidi="en-US"/>
        </w:rPr>
        <w:t xml:space="preserve">of the two target zones </w:t>
      </w:r>
      <w:r w:rsidR="00BF4D5F">
        <w:rPr>
          <w:color w:val="FF0000"/>
          <w:lang w:bidi="en-US"/>
        </w:rPr>
        <w:t>was</w:t>
      </w:r>
      <w:r w:rsidR="00365522" w:rsidRPr="00BF4D5F">
        <w:rPr>
          <w:color w:val="FF0000"/>
          <w:lang w:bidi="en-US"/>
        </w:rPr>
        <w:t xml:space="preserve"> </w:t>
      </w:r>
      <w:r w:rsidR="00365522" w:rsidRPr="60C29E96">
        <w:rPr>
          <w:lang w:bidi="en-US"/>
        </w:rPr>
        <w:t xml:space="preserve">equipped with two separate </w:t>
      </w:r>
      <w:r w:rsidR="00E42991" w:rsidRPr="60C29E96">
        <w:rPr>
          <w:lang w:bidi="en-US"/>
        </w:rPr>
        <w:t xml:space="preserve">air temperature </w:t>
      </w:r>
      <w:r w:rsidR="00365522" w:rsidRPr="60C29E96">
        <w:rPr>
          <w:lang w:bidi="en-US"/>
        </w:rPr>
        <w:t>sensor</w:t>
      </w:r>
      <w:r w:rsidR="00E42991" w:rsidRPr="60C29E96">
        <w:rPr>
          <w:lang w:bidi="en-US"/>
        </w:rPr>
        <w:t>s</w:t>
      </w:r>
      <w:r w:rsidR="00365522" w:rsidRPr="60C29E96">
        <w:rPr>
          <w:lang w:bidi="en-US"/>
        </w:rPr>
        <w:t xml:space="preserve"> </w:t>
      </w:r>
      <w:r w:rsidR="00F259B5" w:rsidRPr="60C29E96">
        <w:rPr>
          <w:lang w:bidi="en-US"/>
        </w:rPr>
        <w:t>at 1.3m above floor level</w:t>
      </w:r>
      <w:r w:rsidR="00365522" w:rsidRPr="60C29E96">
        <w:rPr>
          <w:lang w:bidi="en-US"/>
        </w:rPr>
        <w:t xml:space="preserve"> </w:t>
      </w:r>
      <w:r w:rsidR="00E42991" w:rsidRPr="60C29E96">
        <w:rPr>
          <w:lang w:bidi="en-US"/>
        </w:rPr>
        <w:t>and</w:t>
      </w:r>
      <w:r w:rsidR="7ABF2868" w:rsidRPr="60C29E96">
        <w:rPr>
          <w:lang w:bidi="en-US"/>
        </w:rPr>
        <w:t xml:space="preserve"> set to</w:t>
      </w:r>
      <w:r w:rsidR="00E42991" w:rsidRPr="60C29E96">
        <w:rPr>
          <w:lang w:bidi="en-US"/>
        </w:rPr>
        <w:t xml:space="preserve"> log</w:t>
      </w:r>
      <w:r w:rsidR="752B07E9" w:rsidRPr="60C29E96">
        <w:rPr>
          <w:lang w:bidi="en-US"/>
        </w:rPr>
        <w:t xml:space="preserve"> data</w:t>
      </w:r>
      <w:r w:rsidR="00E42991" w:rsidRPr="60C29E96">
        <w:rPr>
          <w:lang w:bidi="en-US"/>
        </w:rPr>
        <w:t xml:space="preserve"> at </w:t>
      </w:r>
      <w:r w:rsidR="00F259B5" w:rsidRPr="60C29E96">
        <w:rPr>
          <w:lang w:bidi="en-US"/>
        </w:rPr>
        <w:t xml:space="preserve">30s intervals </w:t>
      </w:r>
      <w:r w:rsidR="00365522" w:rsidRPr="60C29E96">
        <w:rPr>
          <w:lang w:bidi="en-US"/>
        </w:rPr>
        <w:t xml:space="preserve">to achieve a moderated average. </w:t>
      </w:r>
      <w:r w:rsidR="00572EAC" w:rsidRPr="60C29E96">
        <w:rPr>
          <w:lang w:bidi="en-US"/>
        </w:rPr>
        <w:t>Therefore,</w:t>
      </w:r>
      <w:r w:rsidR="4F4F88F1" w:rsidRPr="60C29E96">
        <w:rPr>
          <w:lang w:bidi="en-US"/>
        </w:rPr>
        <w:t xml:space="preserve"> s</w:t>
      </w:r>
      <w:r w:rsidR="5938BA82" w:rsidRPr="60C29E96">
        <w:rPr>
          <w:lang w:bidi="en-US"/>
        </w:rPr>
        <w:t xml:space="preserve">pace temperature was recorded by 4 sensors (two positioned in the south facing master bedroom and two in north facing kitchen). </w:t>
      </w:r>
      <w:r w:rsidR="4FBE519B" w:rsidRPr="60C29E96">
        <w:rPr>
          <w:lang w:bidi="en-US"/>
        </w:rPr>
        <w:t>Whereas e</w:t>
      </w:r>
      <w:r w:rsidR="5938BA82" w:rsidRPr="60C29E96">
        <w:rPr>
          <w:lang w:bidi="en-US"/>
        </w:rPr>
        <w:t>lectricity and gas data required no imputation</w:t>
      </w:r>
      <w:r w:rsidR="6866D351" w:rsidRPr="60C29E96">
        <w:rPr>
          <w:lang w:bidi="en-US"/>
        </w:rPr>
        <w:t xml:space="preserve">, overall </w:t>
      </w:r>
      <w:r w:rsidR="2F262DAC" w:rsidRPr="60C29E96">
        <w:rPr>
          <w:lang w:bidi="en-US"/>
        </w:rPr>
        <w:t>kitchen and</w:t>
      </w:r>
      <w:r w:rsidR="6866D351" w:rsidRPr="60C29E96">
        <w:rPr>
          <w:lang w:bidi="en-US"/>
        </w:rPr>
        <w:t xml:space="preserve"> </w:t>
      </w:r>
      <w:r w:rsidR="5EC0EF15" w:rsidRPr="60C29E96">
        <w:rPr>
          <w:lang w:bidi="en-US"/>
        </w:rPr>
        <w:t xml:space="preserve">master bedroom </w:t>
      </w:r>
      <w:r w:rsidR="6866D351" w:rsidRPr="60C29E96">
        <w:rPr>
          <w:lang w:bidi="en-US"/>
        </w:rPr>
        <w:t xml:space="preserve">temperature sensors had total annual losses of </w:t>
      </w:r>
      <w:r w:rsidR="5938BA82" w:rsidRPr="60C29E96">
        <w:rPr>
          <w:lang w:bidi="en-US"/>
        </w:rPr>
        <w:t>5.7% and 2.7%</w:t>
      </w:r>
      <w:r w:rsidR="67647C79" w:rsidRPr="60C29E96">
        <w:rPr>
          <w:lang w:bidi="en-US"/>
        </w:rPr>
        <w:t xml:space="preserve"> that </w:t>
      </w:r>
      <w:r w:rsidR="5938BA82" w:rsidRPr="60C29E96">
        <w:rPr>
          <w:lang w:bidi="en-US"/>
        </w:rPr>
        <w:t>required imputation</w:t>
      </w:r>
      <w:r w:rsidR="38CAD408" w:rsidRPr="60C29E96">
        <w:rPr>
          <w:lang w:bidi="en-US"/>
        </w:rPr>
        <w:t>. E</w:t>
      </w:r>
      <w:r w:rsidR="5938BA82" w:rsidRPr="60C29E96">
        <w:rPr>
          <w:lang w:bidi="en-US"/>
        </w:rPr>
        <w:t xml:space="preserve">ach missing </w:t>
      </w:r>
      <w:commentRangeStart w:id="7"/>
      <w:r w:rsidR="5938BA82" w:rsidRPr="60C29E96">
        <w:rPr>
          <w:lang w:bidi="en-US"/>
        </w:rPr>
        <w:t>hourly</w:t>
      </w:r>
      <w:commentRangeEnd w:id="7"/>
      <w:r w:rsidR="004D2AA3">
        <w:rPr>
          <w:rStyle w:val="CommentReference"/>
        </w:rPr>
        <w:commentReference w:id="7"/>
      </w:r>
      <w:r w:rsidR="5938BA82" w:rsidRPr="60C29E96">
        <w:rPr>
          <w:lang w:bidi="en-US"/>
        </w:rPr>
        <w:t xml:space="preserve"> temperature cell was imputed by the average of the previous and successive available cells.</w:t>
      </w:r>
      <w:r w:rsidR="5938BA82" w:rsidRPr="60C29E96">
        <w:rPr>
          <w:rFonts w:ascii="Calibri" w:eastAsia="Calibri" w:hAnsi="Calibri" w:cs="Calibri"/>
        </w:rPr>
        <w:t xml:space="preserve"> Gas consumption data was </w:t>
      </w:r>
      <w:r w:rsidR="1787332C" w:rsidRPr="60C29E96">
        <w:rPr>
          <w:rFonts w:ascii="Calibri" w:eastAsia="Calibri" w:hAnsi="Calibri" w:cs="Calibri"/>
        </w:rPr>
        <w:t xml:space="preserve">manually recorded </w:t>
      </w:r>
      <w:r w:rsidR="5938BA82" w:rsidRPr="60C29E96">
        <w:rPr>
          <w:rFonts w:ascii="Calibri" w:eastAsia="Calibri" w:hAnsi="Calibri" w:cs="Calibri"/>
        </w:rPr>
        <w:t xml:space="preserve">at monthly </w:t>
      </w:r>
      <w:r w:rsidR="0082C960" w:rsidRPr="60C29E96">
        <w:rPr>
          <w:rFonts w:ascii="Calibri" w:eastAsia="Calibri" w:hAnsi="Calibri" w:cs="Calibri"/>
        </w:rPr>
        <w:t>basis</w:t>
      </w:r>
      <w:r w:rsidR="02A59EA7" w:rsidRPr="60C29E96">
        <w:rPr>
          <w:rFonts w:ascii="Calibri" w:eastAsia="Calibri" w:hAnsi="Calibri" w:cs="Calibri"/>
        </w:rPr>
        <w:t xml:space="preserve"> using </w:t>
      </w:r>
      <w:r w:rsidR="02A59EA7" w:rsidRPr="00BF4D5F">
        <w:rPr>
          <w:rFonts w:ascii="Calibri" w:eastAsia="Calibri" w:hAnsi="Calibri" w:cs="Calibri"/>
          <w:color w:val="FF0000"/>
        </w:rPr>
        <w:t>mains gas meter</w:t>
      </w:r>
      <w:r w:rsidR="04D7A222" w:rsidRPr="60C29E96">
        <w:rPr>
          <w:rFonts w:ascii="Calibri" w:eastAsia="Calibri" w:hAnsi="Calibri" w:cs="Calibri"/>
        </w:rPr>
        <w:t>.</w:t>
      </w:r>
      <w:r w:rsidR="5938BA82" w:rsidRPr="60C29E96">
        <w:rPr>
          <w:rFonts w:ascii="Calibri" w:eastAsia="Calibri" w:hAnsi="Calibri" w:cs="Calibri"/>
        </w:rPr>
        <w:t xml:space="preserve"> </w:t>
      </w:r>
      <w:r w:rsidR="714BC987" w:rsidRPr="60C29E96">
        <w:rPr>
          <w:rFonts w:ascii="Calibri" w:eastAsia="Calibri" w:hAnsi="Calibri" w:cs="Calibri"/>
        </w:rPr>
        <w:t>Electr</w:t>
      </w:r>
      <w:r w:rsidR="5938BA82" w:rsidRPr="60C29E96">
        <w:rPr>
          <w:rFonts w:ascii="Calibri" w:eastAsia="Calibri" w:hAnsi="Calibri" w:cs="Calibri"/>
        </w:rPr>
        <w:t>icity was logged at 10s intervals</w:t>
      </w:r>
      <w:r w:rsidR="4C1CD8B7" w:rsidRPr="60C29E96">
        <w:rPr>
          <w:rFonts w:ascii="Calibri" w:eastAsia="Calibri" w:hAnsi="Calibri" w:cs="Calibri"/>
        </w:rPr>
        <w:t xml:space="preserve"> </w:t>
      </w:r>
      <w:r w:rsidR="00512C4E" w:rsidRPr="60C29E96">
        <w:rPr>
          <w:lang w:bidi="en-US"/>
        </w:rPr>
        <w:t xml:space="preserve">using two clip-on current </w:t>
      </w:r>
      <w:r w:rsidR="188E69D1" w:rsidRPr="60C29E96">
        <w:rPr>
          <w:lang w:bidi="en-US"/>
        </w:rPr>
        <w:t xml:space="preserve">sensors </w:t>
      </w:r>
      <w:r w:rsidR="7912D99D" w:rsidRPr="60C29E96">
        <w:rPr>
          <w:lang w:bidi="en-US"/>
        </w:rPr>
        <w:t xml:space="preserve">on the incoming live cable (to reduce measurement uncertainty) </w:t>
      </w:r>
      <w:r w:rsidR="00F259B5" w:rsidRPr="60C29E96">
        <w:rPr>
          <w:lang w:bidi="en-US"/>
        </w:rPr>
        <w:t xml:space="preserve">and </w:t>
      </w:r>
      <w:r w:rsidR="00512C4E" w:rsidRPr="60C29E96">
        <w:rPr>
          <w:lang w:bidi="en-US"/>
        </w:rPr>
        <w:t xml:space="preserve">the two </w:t>
      </w:r>
      <w:r w:rsidR="00512C4E" w:rsidRPr="00BF4D5F">
        <w:rPr>
          <w:color w:val="FF0000"/>
          <w:lang w:bidi="en-US"/>
        </w:rPr>
        <w:t xml:space="preserve">set </w:t>
      </w:r>
      <w:r w:rsidR="00512C4E" w:rsidRPr="60C29E96">
        <w:rPr>
          <w:lang w:bidi="en-US"/>
        </w:rPr>
        <w:t xml:space="preserve">of similar readings were averaged and </w:t>
      </w:r>
      <w:r w:rsidR="00F259B5" w:rsidRPr="60C29E96">
        <w:rPr>
          <w:lang w:bidi="en-US"/>
        </w:rPr>
        <w:t xml:space="preserve">aggregated to form the measured </w:t>
      </w:r>
      <w:r w:rsidR="5DDBBC6D" w:rsidRPr="60C29E96">
        <w:rPr>
          <w:lang w:bidi="en-US"/>
        </w:rPr>
        <w:t>power usage</w:t>
      </w:r>
      <w:r w:rsidR="00F259B5" w:rsidRPr="60C29E96">
        <w:rPr>
          <w:lang w:bidi="en-US"/>
        </w:rPr>
        <w:t>.</w:t>
      </w:r>
    </w:p>
    <w:p w14:paraId="517EC145" w14:textId="38DE0997" w:rsidR="60C29E96" w:rsidRDefault="60C29E96" w:rsidP="60C29E96">
      <w:pPr>
        <w:rPr>
          <w:lang w:bidi="en-US"/>
        </w:rPr>
      </w:pPr>
    </w:p>
    <w:p w14:paraId="783E3545" w14:textId="77777777" w:rsidR="00512C4E" w:rsidRDefault="00F259B5" w:rsidP="00512C4E">
      <w:pPr>
        <w:keepNext/>
      </w:pPr>
      <w:r w:rsidRPr="00F259B5">
        <w:rPr>
          <w:noProof/>
          <w:lang w:eastAsia="en-GB"/>
        </w:rPr>
        <w:lastRenderedPageBreak/>
        <mc:AlternateContent>
          <mc:Choice Requires="wpg">
            <w:drawing>
              <wp:inline distT="0" distB="0" distL="0" distR="0" wp14:anchorId="061C02C8" wp14:editId="7BA355A5">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0"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a14="http://schemas.microsoft.com/office/drawing/2010/main" xmlns:pic="http://schemas.openxmlformats.org/drawingml/2006/picture" xmlns:a="http://schemas.openxmlformats.org/drawingml/2006/main">
            <w:pict w14:anchorId="3BFAF4BE">
              <v:group id="Group 5" style="width:433pt;height:180.15pt;mso-position-horizontal-relative:char;mso-position-vertical-relative:line" coordsize="88605,36027" o:spid="_x0000_s1026" w14:anchorId="0B9509D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2" style="position:absolute;width:36850;height:36027;visibility:visible;mso-wrap-style:square" o:spid="_x0000_s1027" type="#_x0000_t75"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WWRPBAAAA2gAAAA8AAABkcnMvZG93bnJldi54bWxEj92KwjAUhO8F3yEcwTub+oMs1Sj+gneL&#10;7T7AoTm21eakNtF2336zsLCXw8x8w6y3vanFm1pXWVYwjWIQxLnVFRcKvrLz5AOE88gaa8uk4Jsc&#10;bDfDwRoTbTu+0jv1hQgQdgkqKL1vEildXpJBF9mGOHg32xr0QbaF1C12AW5qOYvjpTRYcVgosaFD&#10;SfkjfRkFx8/+lWYSF9083/PdnbLdUx6VGo/63QqEp97/h//aF61gBr9Xwg2Qm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LWWRPBAAAA2gAAAA8AAAAAAAAAAAAAAAAAnwIA&#10;AGRycy9kb3ducmV2LnhtbFBLBQYAAAAABAAEAPcAAACNAwAAAAA=&#10;">
                  <v:imagedata o:title="" r:id="rId12"/>
                  <v:path arrowok="t"/>
                </v:shape>
                <v:shape id="Picture 3" style="position:absolute;left:37490;width:51115;height:36027;visibility:visible;mso-wrap-style:square" o:spid="_x0000_s1028" type="#_x0000_t75"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0JXEAAAA2gAAAA8AAABkcnMvZG93bnJldi54bWxEj0FrwkAUhO9C/8PyCr2ZTSuoRFdpi4J4&#10;KGgLenxkn0k0+zbd3cakv94VCj0OM/MNM192phYtOV9ZVvCcpCCIc6srLhR8fa6HUxA+IGusLZOC&#10;njwsFw+DOWbaXnlH7T4UIkLYZ6igDKHJpPR5SQZ9Yhvi6J2sMxiidIXUDq8Rbmr5kqZjabDiuFBi&#10;Q+8l5Zf9j1Ew2W56N1q1xfmIND3w70f//UZKPT12rzMQgbrwH/5rb7SCEdyvxBsgFz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5z0JXEAAAA2gAAAA8AAAAAAAAAAAAAAAAA&#10;nwIAAGRycy9kb3ducmV2LnhtbFBLBQYAAAAABAAEAPcAAACQAwAAAAA=&#10;">
                  <v:imagedata o:title="" r:id="rId13"/>
                  <v:path arrowok="t"/>
                </v:shape>
                <w10:anchorlock/>
              </v:group>
            </w:pict>
          </mc:Fallback>
        </mc:AlternateContent>
      </w:r>
    </w:p>
    <w:p w14:paraId="06C0D7A4" w14:textId="27A79F85" w:rsidR="00740357" w:rsidRDefault="00512C4E" w:rsidP="00512C4E">
      <w:pPr>
        <w:pStyle w:val="Caption"/>
      </w:pPr>
      <w:r>
        <w:t xml:space="preserve">Figure </w:t>
      </w:r>
      <w:r w:rsidRPr="622EBFD4">
        <w:rPr>
          <w:noProof/>
        </w:rPr>
        <w:fldChar w:fldCharType="begin"/>
      </w:r>
      <w:r w:rsidRPr="622EBFD4">
        <w:rPr>
          <w:noProof/>
        </w:rPr>
        <w:instrText xml:space="preserve"> SEQ Figure \* ARABIC </w:instrText>
      </w:r>
      <w:r w:rsidRPr="622EBFD4">
        <w:rPr>
          <w:noProof/>
        </w:rPr>
        <w:fldChar w:fldCharType="separate"/>
      </w:r>
      <w:r w:rsidR="00AD06E4" w:rsidRPr="622EBFD4">
        <w:rPr>
          <w:noProof/>
        </w:rPr>
        <w:t>1</w:t>
      </w:r>
      <w:r w:rsidRPr="622EBFD4">
        <w:rPr>
          <w:noProof/>
        </w:rPr>
        <w:fldChar w:fldCharType="end"/>
      </w:r>
      <w:r>
        <w:t xml:space="preserve"> LSH: power monitor</w:t>
      </w:r>
      <w:r w:rsidR="6C603F33">
        <w:t xml:space="preserve"> used to characterise household appliances</w:t>
      </w:r>
      <w:r>
        <w:t>, RHS: AC current sensor, monitoring transmitters and temperature sensors</w:t>
      </w:r>
      <w:r w:rsidR="0D3FFB72">
        <w:t xml:space="preserve"> deployed in case-study building</w:t>
      </w:r>
      <w:r>
        <w:t>.</w:t>
      </w:r>
    </w:p>
    <w:p w14:paraId="22EAA0CD" w14:textId="696B4D94" w:rsidR="00F259B5" w:rsidRDefault="00F259B5" w:rsidP="00A83DB6">
      <w:r>
        <w:t xml:space="preserve">In order to parameterise the energy model more accurately, a plugin power monitor was </w:t>
      </w:r>
      <w:r w:rsidR="6B14DD40">
        <w:t xml:space="preserve">also </w:t>
      </w:r>
      <w:r>
        <w:t>used to characterise instantaneous and time-</w:t>
      </w:r>
      <w:r w:rsidR="6DD234E2">
        <w:t>average</w:t>
      </w:r>
      <w:r>
        <w:t xml:space="preserve"> consumption of the mai</w:t>
      </w:r>
      <w:r w:rsidR="5E103F8B">
        <w:t>n</w:t>
      </w:r>
      <w:r>
        <w:t xml:space="preserve"> electrical devices </w:t>
      </w:r>
      <w:r w:rsidR="7C9082C6">
        <w:t xml:space="preserve">(TV, washing machine, ICT) </w:t>
      </w:r>
      <w:r>
        <w:t>in the property.</w:t>
      </w:r>
    </w:p>
    <w:p w14:paraId="479349DD" w14:textId="472C15BB" w:rsidR="007C6B5F" w:rsidRPr="001E7B27" w:rsidRDefault="007C6B5F" w:rsidP="622EBFD4">
      <w:pPr>
        <w:rPr>
          <w:b/>
          <w:bCs/>
          <w:lang w:bidi="en-US"/>
        </w:rPr>
      </w:pPr>
      <w:r w:rsidRPr="622EBFD4">
        <w:rPr>
          <w:b/>
          <w:bCs/>
          <w:lang w:bidi="en-US"/>
        </w:rPr>
        <w:t xml:space="preserve">3.3 </w:t>
      </w:r>
      <w:r w:rsidR="000F03E4" w:rsidRPr="622EBFD4">
        <w:rPr>
          <w:b/>
          <w:bCs/>
          <w:lang w:bidi="en-US"/>
        </w:rPr>
        <w:t>Input parameter</w:t>
      </w:r>
      <w:r w:rsidR="00460076" w:rsidRPr="622EBFD4">
        <w:rPr>
          <w:b/>
          <w:bCs/>
          <w:lang w:bidi="en-US"/>
        </w:rPr>
        <w:t xml:space="preserve"> selection</w:t>
      </w:r>
    </w:p>
    <w:p w14:paraId="76F14BB2" w14:textId="623AC8CD" w:rsidR="00460076" w:rsidRDefault="5A9DC0B5" w:rsidP="60C29E96">
      <w:pPr>
        <w:rPr>
          <w:rFonts w:ascii="Calibri" w:eastAsia="Times New Roman" w:hAnsi="Calibri" w:cs="Times New Roman"/>
          <w:color w:val="000000" w:themeColor="text1"/>
          <w:lang w:eastAsia="en-GB"/>
        </w:rPr>
      </w:pPr>
      <w:r w:rsidRPr="60C29E96">
        <w:rPr>
          <w:lang w:bidi="en-US"/>
        </w:rPr>
        <w:t xml:space="preserve">By consulting </w:t>
      </w:r>
      <w:r w:rsidR="00C0172B" w:rsidRPr="60C29E96">
        <w:rPr>
          <w:lang w:bidi="en-US"/>
        </w:rPr>
        <w:t xml:space="preserve">manufacturers </w:t>
      </w:r>
      <w:r w:rsidR="68375D9A" w:rsidRPr="60C29E96">
        <w:rPr>
          <w:lang w:bidi="en-US"/>
        </w:rPr>
        <w:t xml:space="preserve">specification </w:t>
      </w:r>
      <w:r w:rsidR="00C0172B" w:rsidRPr="60C29E96">
        <w:rPr>
          <w:lang w:bidi="en-US"/>
        </w:rPr>
        <w:t>and the house</w:t>
      </w:r>
      <w:r w:rsidR="75ED1BFC" w:rsidRPr="60C29E96">
        <w:rPr>
          <w:lang w:bidi="en-US"/>
        </w:rPr>
        <w:t xml:space="preserve"> </w:t>
      </w:r>
      <w:r w:rsidR="00C0172B" w:rsidRPr="60C29E96">
        <w:rPr>
          <w:lang w:bidi="en-US"/>
        </w:rPr>
        <w:t>builder’s literature, a</w:t>
      </w:r>
      <w:r w:rsidR="00F233E3" w:rsidRPr="60C29E96">
        <w:rPr>
          <w:lang w:bidi="en-US"/>
        </w:rPr>
        <w:t xml:space="preserve"> detailed set of parameter inputs </w:t>
      </w:r>
      <w:r w:rsidR="4DDE6DEC" w:rsidRPr="60C29E96">
        <w:rPr>
          <w:lang w:bidi="en-US"/>
        </w:rPr>
        <w:t xml:space="preserve">were </w:t>
      </w:r>
      <w:r w:rsidR="00F233E3" w:rsidRPr="60C29E96">
        <w:rPr>
          <w:lang w:bidi="en-US"/>
        </w:rPr>
        <w:t xml:space="preserve">compiled and where </w:t>
      </w:r>
      <w:r w:rsidR="00864D00" w:rsidRPr="60C29E96">
        <w:rPr>
          <w:lang w:bidi="en-US"/>
        </w:rPr>
        <w:t xml:space="preserve">the greatest quantifiable </w:t>
      </w:r>
      <w:r w:rsidR="00F233E3" w:rsidRPr="60C29E96">
        <w:rPr>
          <w:lang w:bidi="en-US"/>
        </w:rPr>
        <w:t>uncertainty exist</w:t>
      </w:r>
      <w:r w:rsidR="00864D00" w:rsidRPr="60C29E96">
        <w:rPr>
          <w:lang w:bidi="en-US"/>
        </w:rPr>
        <w:t>ed</w:t>
      </w:r>
      <w:r w:rsidR="00F233E3" w:rsidRPr="60C29E96">
        <w:rPr>
          <w:lang w:bidi="en-US"/>
        </w:rPr>
        <w:t xml:space="preserve">, lower and upper bands </w:t>
      </w:r>
      <w:r w:rsidR="00F233E3" w:rsidRPr="004D2AA3">
        <w:rPr>
          <w:highlight w:val="red"/>
          <w:lang w:bidi="en-US"/>
        </w:rPr>
        <w:t>are</w:t>
      </w:r>
      <w:r w:rsidR="00F233E3" w:rsidRPr="60C29E96">
        <w:rPr>
          <w:lang w:bidi="en-US"/>
        </w:rPr>
        <w:t xml:space="preserve"> imposed on the input value used. </w:t>
      </w:r>
      <w:r w:rsidR="00864D00" w:rsidRPr="60C29E96">
        <w:rPr>
          <w:lang w:bidi="en-US"/>
        </w:rPr>
        <w:t xml:space="preserve">These bands were so far as possible derived from scientific literature and used to dictate the size of associated variations explored in batch-runs </w:t>
      </w:r>
      <w:r w:rsidR="00864D00" w:rsidRPr="60C29E96">
        <w:rPr>
          <w:highlight w:val="yellow"/>
          <w:lang w:bidi="en-US"/>
        </w:rPr>
        <w:t xml:space="preserve">(Table </w:t>
      </w:r>
      <w:r w:rsidR="00AF5928">
        <w:rPr>
          <w:highlight w:val="yellow"/>
          <w:lang w:bidi="en-US"/>
        </w:rPr>
        <w:t>2</w:t>
      </w:r>
      <w:r w:rsidR="00864D00" w:rsidRPr="60C29E96">
        <w:rPr>
          <w:highlight w:val="yellow"/>
          <w:lang w:bidi="en-US"/>
        </w:rPr>
        <w:t>)</w:t>
      </w:r>
      <w:r w:rsidR="00864D00" w:rsidRPr="60C29E96">
        <w:rPr>
          <w:lang w:bidi="en-US"/>
        </w:rPr>
        <w:t>.</w:t>
      </w:r>
      <w:r w:rsidR="5C0D8ED0" w:rsidRPr="60C29E96">
        <w:rPr>
          <w:lang w:bidi="en-US"/>
        </w:rPr>
        <w:t xml:space="preserve"> </w:t>
      </w:r>
      <w:r w:rsidR="2900E031" w:rsidRPr="60C29E96">
        <w:rPr>
          <w:lang w:bidi="en-US"/>
        </w:rPr>
        <w:t>Ground f</w:t>
      </w:r>
      <w:r w:rsidR="002C7290" w:rsidRPr="60C29E96">
        <w:rPr>
          <w:lang w:bidi="en-US"/>
        </w:rPr>
        <w:t xml:space="preserve">loors are less prone to variations in internal and external air velocities that act on walls and roofs more robustly, and lead </w:t>
      </w:r>
      <w:r w:rsidR="4FB1A02F" w:rsidRPr="60C29E96">
        <w:rPr>
          <w:lang w:bidi="en-US"/>
        </w:rPr>
        <w:t>to</w:t>
      </w:r>
      <w:r w:rsidR="002C7290" w:rsidRPr="60C29E96">
        <w:rPr>
          <w:lang w:bidi="en-US"/>
        </w:rPr>
        <w:t xml:space="preserve"> dynamic heat transfer values that fail to be captured by </w:t>
      </w:r>
      <w:commentRangeStart w:id="8"/>
      <w:r w:rsidR="002C7290" w:rsidRPr="60C29E96">
        <w:rPr>
          <w:lang w:bidi="en-US"/>
        </w:rPr>
        <w:t xml:space="preserve">standardised </w:t>
      </w:r>
      <w:commentRangeEnd w:id="8"/>
      <w:r w:rsidR="004D2AA3">
        <w:rPr>
          <w:rStyle w:val="CommentReference"/>
        </w:rPr>
        <w:commentReference w:id="8"/>
      </w:r>
      <w:r w:rsidR="002C7290" w:rsidRPr="60C29E96">
        <w:rPr>
          <w:lang w:bidi="en-US"/>
        </w:rPr>
        <w:t xml:space="preserve">calculation methods. </w:t>
      </w:r>
      <w:r w:rsidR="60E1DDF3" w:rsidRPr="60C29E96">
        <w:rPr>
          <w:lang w:bidi="en-US"/>
        </w:rPr>
        <w:t>Therefore,</w:t>
      </w:r>
      <w:r w:rsidR="002C7290" w:rsidRPr="60C29E96">
        <w:rPr>
          <w:lang w:bidi="en-US"/>
        </w:rPr>
        <w:t xml:space="preserve"> a smaller </w:t>
      </w:r>
      <w:r w:rsidR="2DFAC311" w:rsidRPr="60C29E96">
        <w:rPr>
          <w:lang w:bidi="en-US"/>
        </w:rPr>
        <w:t xml:space="preserve">floor </w:t>
      </w:r>
      <w:r w:rsidR="002C7290" w:rsidRPr="60C29E96">
        <w:rPr>
          <w:lang w:bidi="en-US"/>
        </w:rPr>
        <w:t xml:space="preserve">uncertainty margin was derived from literature and imposed on floor thermal resistance </w:t>
      </w:r>
      <w:r w:rsidR="6A669717" w:rsidRPr="60C29E96">
        <w:rPr>
          <w:lang w:bidi="en-US"/>
        </w:rPr>
        <w:t>(</w:t>
      </w:r>
      <w:r w:rsidR="00965574">
        <w:rPr>
          <w:lang w:bidi="en-US"/>
        </w:rPr>
        <w:t>T</w:t>
      </w:r>
      <w:r w:rsidR="6A669717" w:rsidRPr="60C29E96">
        <w:rPr>
          <w:lang w:bidi="en-US"/>
        </w:rPr>
        <w:t>able</w:t>
      </w:r>
      <w:r w:rsidR="233A10C2" w:rsidRPr="60C29E96">
        <w:rPr>
          <w:lang w:bidi="en-US"/>
        </w:rPr>
        <w:t>s</w:t>
      </w:r>
      <w:r w:rsidR="6A669717" w:rsidRPr="60C29E96">
        <w:rPr>
          <w:lang w:bidi="en-US"/>
        </w:rPr>
        <w:t xml:space="preserve"> </w:t>
      </w:r>
      <w:r w:rsidR="29C39636" w:rsidRPr="60C29E96">
        <w:rPr>
          <w:lang w:bidi="en-US"/>
        </w:rPr>
        <w:t>2</w:t>
      </w:r>
      <w:r w:rsidR="00965574">
        <w:rPr>
          <w:lang w:bidi="en-US"/>
        </w:rPr>
        <w:t xml:space="preserve"> and 3</w:t>
      </w:r>
      <w:r w:rsidR="6A669717" w:rsidRPr="60C29E96">
        <w:rPr>
          <w:lang w:bidi="en-US"/>
        </w:rPr>
        <w:t>)</w:t>
      </w:r>
      <w:r w:rsidR="002C7290" w:rsidRPr="60C29E96">
        <w:rPr>
          <w:lang w:bidi="en-US"/>
        </w:rPr>
        <w:t>.</w:t>
      </w:r>
      <w:r w:rsidR="74ADC141" w:rsidRPr="60C29E96">
        <w:rPr>
          <w:lang w:bidi="en-US"/>
        </w:rPr>
        <w:t xml:space="preserve"> </w:t>
      </w:r>
    </w:p>
    <w:p w14:paraId="5E44631F" w14:textId="337F8DA1" w:rsidR="00460076" w:rsidRDefault="00C0172B" w:rsidP="60C29E96">
      <w:pPr>
        <w:rPr>
          <w:lang w:bidi="en-US"/>
        </w:rPr>
      </w:pPr>
      <w:r w:rsidRPr="60C29E96">
        <w:rPr>
          <w:lang w:bidi="en-US"/>
        </w:rPr>
        <w:t xml:space="preserve">The </w:t>
      </w:r>
      <w:r w:rsidR="00FA1315" w:rsidRPr="60C29E96">
        <w:rPr>
          <w:lang w:bidi="en-US"/>
        </w:rPr>
        <w:t>property’s glazing was updated in 2009 and manufacture’s literature s</w:t>
      </w:r>
      <w:r w:rsidR="2363D346" w:rsidRPr="60C29E96">
        <w:rPr>
          <w:lang w:bidi="en-US"/>
        </w:rPr>
        <w:t xml:space="preserve">et </w:t>
      </w:r>
      <w:r w:rsidR="00FA1315" w:rsidRPr="60C29E96">
        <w:rPr>
          <w:lang w:bidi="en-US"/>
        </w:rPr>
        <w:t xml:space="preserve">the </w:t>
      </w:r>
      <w:r w:rsidR="000016AE" w:rsidRPr="60C29E96">
        <w:rPr>
          <w:lang w:bidi="en-US"/>
        </w:rPr>
        <w:t>G and U-v</w:t>
      </w:r>
      <w:r w:rsidR="00FA1315" w:rsidRPr="60C29E96">
        <w:rPr>
          <w:lang w:bidi="en-US"/>
        </w:rPr>
        <w:t xml:space="preserve">alue of the fenestration </w:t>
      </w:r>
      <w:r w:rsidR="1D62C5A0" w:rsidRPr="60C29E96">
        <w:rPr>
          <w:lang w:bidi="en-US"/>
        </w:rPr>
        <w:t xml:space="preserve">to </w:t>
      </w:r>
      <w:r w:rsidR="000016AE" w:rsidRPr="60C29E96">
        <w:rPr>
          <w:lang w:bidi="en-US"/>
        </w:rPr>
        <w:t>0.691 and</w:t>
      </w:r>
      <w:r w:rsidR="00FA1315" w:rsidRPr="60C29E96">
        <w:rPr>
          <w:lang w:bidi="en-US"/>
        </w:rPr>
        <w:t xml:space="preserve"> 1.788 W/m</w:t>
      </w:r>
      <w:r w:rsidR="00FA1315" w:rsidRPr="60C29E96">
        <w:rPr>
          <w:vertAlign w:val="superscript"/>
          <w:lang w:bidi="en-US"/>
        </w:rPr>
        <w:t>2</w:t>
      </w:r>
      <w:r w:rsidR="00FA1315" w:rsidRPr="60C29E96">
        <w:rPr>
          <w:lang w:bidi="en-US"/>
        </w:rPr>
        <w:t>K</w:t>
      </w:r>
      <w:r w:rsidR="000016AE" w:rsidRPr="60C29E96">
        <w:rPr>
          <w:lang w:bidi="en-US"/>
        </w:rPr>
        <w:t xml:space="preserve"> respectively, with respective error bands of ±5% and ±2%. The compound upper and lower limit of these two values altered the gas consumption of the calibrated model by ±2.05 kW</w:t>
      </w:r>
      <w:r w:rsidR="00296548" w:rsidRPr="60C29E96">
        <w:rPr>
          <w:lang w:bidi="en-US"/>
        </w:rPr>
        <w:t>h</w:t>
      </w:r>
      <w:r w:rsidR="000016AE" w:rsidRPr="60C29E96">
        <w:rPr>
          <w:lang w:bidi="en-US"/>
        </w:rPr>
        <w:t xml:space="preserve"> (± 0.013%). Given its negligible nature, the error bands of the glazing </w:t>
      </w:r>
      <w:r w:rsidR="00296548" w:rsidRPr="60C29E96">
        <w:rPr>
          <w:lang w:bidi="en-US"/>
        </w:rPr>
        <w:t>were discounted</w:t>
      </w:r>
      <w:r w:rsidR="0F6E092F" w:rsidRPr="60C29E96">
        <w:rPr>
          <w:lang w:bidi="en-US"/>
        </w:rPr>
        <w:t xml:space="preserve"> in batch simulations</w:t>
      </w:r>
      <w:r w:rsidR="00296548" w:rsidRPr="60C29E96">
        <w:rPr>
          <w:lang w:bidi="en-US"/>
        </w:rPr>
        <w:t>. The compound effect of all other uncertainty bands created a lower boundary of</w:t>
      </w:r>
      <w:r w:rsidR="00296548" w:rsidRPr="60C29E96">
        <w:rPr>
          <w:rFonts w:ascii="Calibri" w:eastAsia="Times New Roman" w:hAnsi="Calibri" w:cs="Times New Roman"/>
          <w:color w:val="000000" w:themeColor="text1"/>
          <w:lang w:eastAsia="en-GB"/>
        </w:rPr>
        <w:t xml:space="preserve"> 8,842 kWh and an upper boundary of 26,452 kWh with respect to an observed </w:t>
      </w:r>
      <w:r w:rsidR="00296548" w:rsidRPr="60C29E96">
        <w:rPr>
          <w:lang w:bidi="en-US"/>
        </w:rPr>
        <w:t xml:space="preserve">gas consumption of </w:t>
      </w:r>
      <w:r w:rsidR="00296548" w:rsidRPr="60C29E96">
        <w:rPr>
          <w:rFonts w:ascii="Calibri" w:eastAsia="Times New Roman" w:hAnsi="Calibri" w:cs="Times New Roman"/>
          <w:color w:val="000000" w:themeColor="text1"/>
          <w:lang w:eastAsia="en-GB"/>
        </w:rPr>
        <w:t xml:space="preserve">15,381 kWh (i.e.  </w:t>
      </w:r>
      <w:r w:rsidR="00CB4AF2" w:rsidRPr="60C29E96">
        <w:rPr>
          <w:rFonts w:ascii="Calibri" w:eastAsia="Times New Roman" w:hAnsi="Calibri" w:cs="Times New Roman"/>
          <w:color w:val="000000" w:themeColor="text1"/>
          <w:lang w:eastAsia="en-GB"/>
        </w:rPr>
        <w:t>-42.5% to +72%).</w:t>
      </w:r>
      <w:r w:rsidR="765C9D2D" w:rsidRPr="60C29E96">
        <w:rPr>
          <w:rFonts w:ascii="Calibri" w:eastAsia="Times New Roman" w:hAnsi="Calibri" w:cs="Times New Roman"/>
          <w:color w:val="000000" w:themeColor="text1"/>
          <w:lang w:eastAsia="en-GB"/>
        </w:rPr>
        <w:t xml:space="preserve"> </w:t>
      </w:r>
      <w:r w:rsidR="00460076" w:rsidRPr="60C29E96">
        <w:rPr>
          <w:lang w:bidi="en-US"/>
        </w:rPr>
        <w:t xml:space="preserve">Given that even a 5% increases in fabric U-value was reported to raise energy consumption of family homes by 0.3-2.5% </w:t>
      </w:r>
      <w:r w:rsidR="00460076" w:rsidRPr="60C29E96">
        <w:rPr>
          <w:lang w:bidi="en-US"/>
        </w:rPr>
        <w:fldChar w:fldCharType="begin"/>
      </w:r>
      <w:r w:rsidR="00460076"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00460076" w:rsidRPr="60C29E96">
        <w:rPr>
          <w:lang w:bidi="en-US"/>
        </w:rPr>
        <w:fldChar w:fldCharType="separate"/>
      </w:r>
      <w:r w:rsidR="00460076" w:rsidRPr="60C29E96">
        <w:rPr>
          <w:noProof/>
          <w:lang w:bidi="en-US"/>
        </w:rPr>
        <w:t>[26]</w:t>
      </w:r>
      <w:r w:rsidR="00460076" w:rsidRPr="60C29E96">
        <w:rPr>
          <w:lang w:bidi="en-US"/>
        </w:rPr>
        <w:fldChar w:fldCharType="end"/>
      </w:r>
      <w:r w:rsidR="00460076" w:rsidRPr="60C29E96">
        <w:rPr>
          <w:lang w:bidi="en-US"/>
        </w:rPr>
        <w:t xml:space="preserve">, a uniformly distributed uncertainty band is imposed on elemental U-Values to reflect similar magnitude of variations reported in literature, as outlined in </w:t>
      </w:r>
      <w:r w:rsidR="66EEA440" w:rsidRPr="60C29E96">
        <w:rPr>
          <w:lang w:bidi="en-US"/>
        </w:rPr>
        <w:t>T</w:t>
      </w:r>
      <w:r w:rsidR="00460076" w:rsidRPr="60C29E96">
        <w:rPr>
          <w:highlight w:val="yellow"/>
          <w:lang w:bidi="en-US"/>
        </w:rPr>
        <w:t>able 2</w:t>
      </w:r>
      <w:r w:rsidR="00460076" w:rsidRPr="60C29E96">
        <w:rPr>
          <w:lang w:bidi="en-US"/>
        </w:rPr>
        <w:t>.</w:t>
      </w:r>
    </w:p>
    <w:p w14:paraId="009B8637" w14:textId="611AE375" w:rsidR="00460076" w:rsidRDefault="4A674906" w:rsidP="60C29E96">
      <w:pPr>
        <w:rPr>
          <w:rFonts w:ascii="Calibri" w:eastAsia="Calibri" w:hAnsi="Calibri" w:cs="Calibri"/>
        </w:rPr>
      </w:pPr>
      <w:r w:rsidRPr="60C29E96">
        <w:rPr>
          <w:lang w:bidi="en-US"/>
        </w:rPr>
        <w:t>A</w:t>
      </w:r>
      <w:r w:rsidR="00460076" w:rsidRPr="60C29E96">
        <w:rPr>
          <w:lang w:bidi="en-US"/>
        </w:rPr>
        <w:t>ctual building infiltration rates are difficult to arrive at</w:t>
      </w:r>
      <w:r w:rsidR="43B4EF3D" w:rsidRPr="60C29E96">
        <w:rPr>
          <w:lang w:bidi="en-US"/>
        </w:rPr>
        <w:t xml:space="preserve"> and require convoluted air permeability test</w:t>
      </w:r>
      <w:r w:rsidR="113D2FCB" w:rsidRPr="60C29E96">
        <w:rPr>
          <w:lang w:bidi="en-US"/>
        </w:rPr>
        <w:t>s</w:t>
      </w:r>
      <w:r w:rsidR="00460076" w:rsidRPr="60C29E96">
        <w:rPr>
          <w:lang w:bidi="en-US"/>
        </w:rPr>
        <w:t xml:space="preserve">. Table 4.16 of CIBSE guide A </w:t>
      </w:r>
      <w:r w:rsidR="00460076" w:rsidRPr="60C29E96">
        <w:rPr>
          <w:lang w:bidi="en-US"/>
        </w:rPr>
        <w:fldChar w:fldCharType="begin"/>
      </w:r>
      <w:r w:rsidR="00460076"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00460076" w:rsidRPr="60C29E96">
        <w:rPr>
          <w:lang w:bidi="en-US"/>
        </w:rPr>
        <w:fldChar w:fldCharType="separate"/>
      </w:r>
      <w:r w:rsidR="00460076" w:rsidRPr="60C29E96">
        <w:rPr>
          <w:noProof/>
          <w:lang w:bidi="en-US"/>
        </w:rPr>
        <w:t>[6]</w:t>
      </w:r>
      <w:r w:rsidR="00460076" w:rsidRPr="60C29E96">
        <w:rPr>
          <w:lang w:bidi="en-US"/>
        </w:rPr>
        <w:fldChar w:fldCharType="end"/>
      </w:r>
      <w:r w:rsidR="00460076" w:rsidRPr="60C29E96">
        <w:rPr>
          <w:lang w:bidi="en-US"/>
        </w:rPr>
        <w:t xml:space="preserve"> outlines a range of 0.25 to 0.95 </w:t>
      </w:r>
      <w:r w:rsidR="004951FA">
        <w:rPr>
          <w:lang w:bidi="en-US"/>
        </w:rPr>
        <w:t>air change per hour (</w:t>
      </w:r>
      <w:r w:rsidR="00460076" w:rsidRPr="60C29E96">
        <w:rPr>
          <w:lang w:bidi="en-US"/>
        </w:rPr>
        <w:t>ACH</w:t>
      </w:r>
      <w:r w:rsidR="004951FA">
        <w:rPr>
          <w:lang w:bidi="en-US"/>
        </w:rPr>
        <w:t>)</w:t>
      </w:r>
      <w:r w:rsidR="00460076" w:rsidRPr="60C29E96">
        <w:rPr>
          <w:lang w:bidi="en-US"/>
        </w:rPr>
        <w:t xml:space="preserve"> for various 2-storey buildings below 500m</w:t>
      </w:r>
      <w:r w:rsidR="00460076" w:rsidRPr="60C29E96">
        <w:rPr>
          <w:vertAlign w:val="superscript"/>
          <w:lang w:bidi="en-US"/>
        </w:rPr>
        <w:t>2</w:t>
      </w:r>
      <w:r w:rsidR="00460076" w:rsidRPr="60C29E96">
        <w:rPr>
          <w:lang w:bidi="en-US"/>
        </w:rPr>
        <w:t xml:space="preserve"> with a value of 0.5 ACH describing typical constructions similar to</w:t>
      </w:r>
      <w:r w:rsidR="74A79B76" w:rsidRPr="60C29E96">
        <w:rPr>
          <w:lang w:bidi="en-US"/>
        </w:rPr>
        <w:t xml:space="preserve"> the</w:t>
      </w:r>
      <w:r w:rsidR="00460076" w:rsidRPr="60C29E96">
        <w:rPr>
          <w:lang w:bidi="en-US"/>
        </w:rPr>
        <w:t xml:space="preserve"> case-study building. Therefore 0.5 </w:t>
      </w:r>
      <w:r w:rsidR="004951FA">
        <w:rPr>
          <w:lang w:bidi="en-US"/>
        </w:rPr>
        <w:t xml:space="preserve">ACH </w:t>
      </w:r>
      <w:r w:rsidR="00460076" w:rsidRPr="60C29E96">
        <w:rPr>
          <w:lang w:bidi="en-US"/>
        </w:rPr>
        <w:t xml:space="preserve">informed the </w:t>
      </w:r>
      <w:r w:rsidR="60D329DA" w:rsidRPr="60C29E96">
        <w:rPr>
          <w:lang w:bidi="en-US"/>
        </w:rPr>
        <w:t xml:space="preserve">calibrated </w:t>
      </w:r>
      <w:r w:rsidR="00460076" w:rsidRPr="60C29E96">
        <w:rPr>
          <w:lang w:bidi="en-US"/>
        </w:rPr>
        <w:t>base model with 0.25-0.95 ACH representing the range of possibilities that batch</w:t>
      </w:r>
      <w:r w:rsidR="3014412B" w:rsidRPr="60C29E96">
        <w:rPr>
          <w:lang w:bidi="en-US"/>
        </w:rPr>
        <w:t xml:space="preserve"> s</w:t>
      </w:r>
      <w:r w:rsidR="00460076" w:rsidRPr="60C29E96">
        <w:rPr>
          <w:lang w:bidi="en-US"/>
        </w:rPr>
        <w:t>im</w:t>
      </w:r>
      <w:r w:rsidR="66562E95" w:rsidRPr="60C29E96">
        <w:rPr>
          <w:lang w:bidi="en-US"/>
        </w:rPr>
        <w:t>ulations</w:t>
      </w:r>
      <w:r w:rsidR="00460076" w:rsidRPr="60C29E96">
        <w:rPr>
          <w:lang w:bidi="en-US"/>
        </w:rPr>
        <w:t xml:space="preserve"> in the Bayesian emulator explored (</w:t>
      </w:r>
      <w:r w:rsidR="2CB34EE5" w:rsidRPr="60C29E96">
        <w:rPr>
          <w:lang w:bidi="en-US"/>
        </w:rPr>
        <w:t>T</w:t>
      </w:r>
      <w:r w:rsidR="00460076" w:rsidRPr="60C29E96">
        <w:rPr>
          <w:highlight w:val="yellow"/>
          <w:lang w:bidi="en-US"/>
        </w:rPr>
        <w:t>able</w:t>
      </w:r>
      <w:r w:rsidR="00F476A3">
        <w:rPr>
          <w:highlight w:val="yellow"/>
          <w:lang w:bidi="en-US"/>
        </w:rPr>
        <w:t xml:space="preserve">s </w:t>
      </w:r>
      <w:r w:rsidR="00460076" w:rsidRPr="60C29E96">
        <w:rPr>
          <w:highlight w:val="yellow"/>
          <w:lang w:bidi="en-US"/>
        </w:rPr>
        <w:t>2</w:t>
      </w:r>
      <w:r w:rsidR="00F476A3">
        <w:rPr>
          <w:lang w:bidi="en-US"/>
        </w:rPr>
        <w:t>-3</w:t>
      </w:r>
      <w:r w:rsidR="00460076" w:rsidRPr="60C29E96">
        <w:rPr>
          <w:lang w:bidi="en-US"/>
        </w:rPr>
        <w:t>).</w:t>
      </w:r>
      <w:r w:rsidR="644CC8AE" w:rsidRPr="60C29E96">
        <w:rPr>
          <w:lang w:bidi="en-US"/>
        </w:rPr>
        <w:t xml:space="preserve"> </w:t>
      </w:r>
      <w:r w:rsidR="46A6B00C" w:rsidRPr="60C29E96">
        <w:rPr>
          <w:lang w:bidi="en-US"/>
        </w:rPr>
        <w:t>L</w:t>
      </w:r>
      <w:r w:rsidR="59C39A07" w:rsidRPr="60C29E96">
        <w:rPr>
          <w:rFonts w:ascii="Calibri" w:eastAsia="Calibri" w:hAnsi="Calibri" w:cs="Calibri"/>
        </w:rPr>
        <w:t xml:space="preserve">ocal </w:t>
      </w:r>
      <w:r w:rsidR="0D42A0D1" w:rsidRPr="60C29E96">
        <w:rPr>
          <w:rFonts w:ascii="Calibri" w:eastAsia="Calibri" w:hAnsi="Calibri" w:cs="Calibri"/>
        </w:rPr>
        <w:t xml:space="preserve">weather files compiled by a weather station approximately 3 miles away from the site </w:t>
      </w:r>
      <w:r w:rsidR="0D42A0D1" w:rsidRPr="007F0A5F">
        <w:rPr>
          <w:rFonts w:ascii="Calibri" w:eastAsia="Calibri" w:hAnsi="Calibri" w:cs="Calibri"/>
          <w:highlight w:val="red"/>
        </w:rPr>
        <w:t>was</w:t>
      </w:r>
      <w:r w:rsidR="0D42A0D1" w:rsidRPr="60C29E96">
        <w:rPr>
          <w:rFonts w:ascii="Calibri" w:eastAsia="Calibri" w:hAnsi="Calibri" w:cs="Calibri"/>
        </w:rPr>
        <w:t xml:space="preserve"> use</w:t>
      </w:r>
      <w:r w:rsidR="2B7147D1" w:rsidRPr="60C29E96">
        <w:rPr>
          <w:rFonts w:ascii="Calibri" w:eastAsia="Calibri" w:hAnsi="Calibri" w:cs="Calibri"/>
        </w:rPr>
        <w:t>d to support the model development</w:t>
      </w:r>
      <w:r w:rsidR="003C07BA">
        <w:rPr>
          <w:rFonts w:ascii="Calibri" w:eastAsia="Calibri" w:hAnsi="Calibri" w:cs="Calibri"/>
        </w:rPr>
        <w:t xml:space="preserve"> </w:t>
      </w:r>
      <w:r w:rsidR="003C07BA">
        <w:rPr>
          <w:rFonts w:ascii="Calibri" w:eastAsia="Calibri" w:hAnsi="Calibri" w:cs="Calibri"/>
        </w:rPr>
        <w:fldChar w:fldCharType="begin"/>
      </w:r>
      <w:r w:rsidR="003C07BA">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sidR="003C07BA">
        <w:rPr>
          <w:rFonts w:ascii="Calibri" w:eastAsia="Calibri" w:hAnsi="Calibri" w:cs="Calibri"/>
        </w:rPr>
        <w:fldChar w:fldCharType="separate"/>
      </w:r>
      <w:r w:rsidR="003C07BA">
        <w:rPr>
          <w:rFonts w:ascii="Calibri" w:eastAsia="Calibri" w:hAnsi="Calibri" w:cs="Calibri"/>
          <w:noProof/>
        </w:rPr>
        <w:t>[27]</w:t>
      </w:r>
      <w:r w:rsidR="003C07BA">
        <w:rPr>
          <w:rFonts w:ascii="Calibri" w:eastAsia="Calibri" w:hAnsi="Calibri" w:cs="Calibri"/>
        </w:rPr>
        <w:fldChar w:fldCharType="end"/>
      </w:r>
      <w:r w:rsidR="2B7147D1" w:rsidRPr="60C29E96">
        <w:rPr>
          <w:rFonts w:ascii="Calibri" w:eastAsia="Calibri" w:hAnsi="Calibri" w:cs="Calibri"/>
        </w:rPr>
        <w:t>.</w:t>
      </w:r>
    </w:p>
    <w:p w14:paraId="3A01C878" w14:textId="717478A2" w:rsidR="00460076" w:rsidRDefault="00460076" w:rsidP="00296548">
      <w:pPr>
        <w:rPr>
          <w:rFonts w:ascii="Calibri" w:eastAsia="Times New Roman" w:hAnsi="Calibri" w:cs="Times New Roman"/>
          <w:color w:val="000000"/>
          <w:lang w:eastAsia="en-GB"/>
        </w:rPr>
      </w:pPr>
    </w:p>
    <w:p w14:paraId="1C44E547" w14:textId="0EEA548E" w:rsidR="00460076" w:rsidRPr="00296548" w:rsidRDefault="00460076" w:rsidP="00296548">
      <w:pPr>
        <w:rPr>
          <w:rFonts w:ascii="Calibri" w:eastAsia="Times New Roman" w:hAnsi="Calibri" w:cs="Times New Roman"/>
          <w:color w:val="000000"/>
          <w:lang w:eastAsia="en-GB"/>
        </w:rPr>
      </w:pPr>
      <w:r>
        <w:rPr>
          <w:b/>
          <w:bCs/>
          <w:lang w:bidi="en-US"/>
        </w:rPr>
        <w:lastRenderedPageBreak/>
        <w:t>3.4 Calibration</w:t>
      </w:r>
    </w:p>
    <w:p w14:paraId="5B177DF1" w14:textId="55C99CE2" w:rsidR="003C6440" w:rsidRDefault="40C5F4CC" w:rsidP="003C6440">
      <w:r w:rsidRPr="3A38F70A">
        <w:rPr>
          <w:lang w:bidi="en-US"/>
        </w:rPr>
        <w:t>A</w:t>
      </w:r>
      <w:r w:rsidR="00F02267" w:rsidRPr="3A38F70A">
        <w:rPr>
          <w:lang w:bidi="en-US"/>
        </w:rPr>
        <w:t xml:space="preserve"> </w:t>
      </w:r>
      <w:r w:rsidR="003C6440">
        <w:t xml:space="preserve">succession of </w:t>
      </w:r>
      <w:r w:rsidR="00F646BE">
        <w:t>38</w:t>
      </w:r>
      <w:r w:rsidR="003C6440">
        <w:t xml:space="preserve"> </w:t>
      </w:r>
      <w:r w:rsidR="708DA0D3">
        <w:t xml:space="preserve">version-control </w:t>
      </w:r>
      <w:r w:rsidR="003C6440">
        <w:t xml:space="preserve">models each with incremental adjustments paved the way to arrive at the final </w:t>
      </w:r>
      <w:r w:rsidR="3A304036">
        <w:t xml:space="preserve">calibrated </w:t>
      </w:r>
      <w:r w:rsidR="003C6440">
        <w:t>version</w:t>
      </w:r>
      <w:r w:rsidR="22640D5D">
        <w:t xml:space="preserve"> used for Bayesian emulator training and batch simulations</w:t>
      </w:r>
      <w:r w:rsidR="003C6440">
        <w:t xml:space="preserve">. Against actual hourly data, ASHRAE Guideline 14-2002 was followed to calibrate the building model </w:t>
      </w:r>
      <w:r>
        <w:fldChar w:fldCharType="begin"/>
      </w:r>
      <w:r>
        <w:instrText xml:space="preserve"> ADDIN EN.CITE &lt;EndNote&gt;&lt;Cite&gt;&lt;Author&gt;ASHRAE&lt;/Author&gt;&lt;Year&gt;2002&lt;/Year&gt;&lt;RecNum&gt;1393&lt;/RecNum&gt;&lt;DisplayText&gt;[28]&lt;/DisplayText&gt;&lt;record&gt;&lt;rec-number&gt;1393&lt;/rec-number&gt;&lt;foreign-keys&gt;&lt;key app="EN" db-id="pd9ft9ta59zarqett5ppztd6pxp9vwe2pxd5" timestamp="1353083003"&gt;1393&lt;/key&gt;&lt;/foreign-keys&gt;&lt;ref-type name="Standard"&gt;58&lt;/ref-type&gt;&lt;contributors&gt;&lt;authors&gt;&lt;author&gt;ASHRAE, &lt;/author&gt;&lt;/authors&gt;&lt;/contributors&gt;&lt;titles&gt;&lt;title&gt;ASHRAE Guideline 14-2002: Measurement of Energy and Demand Savings (2002)&lt;/title&gt;&lt;/titles&gt;&lt;dates&gt;&lt;year&gt;2002&lt;/year&gt;&lt;/dates&gt;&lt;urls&gt;&lt;/urls&gt;&lt;/record&gt;&lt;/Cite&gt;&lt;/EndNote&gt;</w:instrText>
      </w:r>
      <w:r>
        <w:fldChar w:fldCharType="separate"/>
      </w:r>
      <w:r w:rsidR="003C07BA" w:rsidRPr="3A38F70A">
        <w:rPr>
          <w:noProof/>
        </w:rPr>
        <w:t>[28]</w:t>
      </w:r>
      <w:r>
        <w:fldChar w:fldCharType="end"/>
      </w:r>
      <w:r w:rsidR="003C6440">
        <w:t>. This entails determining two dimensionless indicators of errors, MBE and CV(RMSE) values using formulae 1 and 2:</w:t>
      </w:r>
    </w:p>
    <w:p w14:paraId="2F476EA1" w14:textId="12D67A54" w:rsidR="003C6440" w:rsidRDefault="003C6440" w:rsidP="003C6440">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sSub>
                  <m:sSubPr>
                    <m:ctrlPr>
                      <w:rPr>
                        <w:rFonts w:ascii="Cambria Math" w:hAnsi="Cambria Math"/>
                        <w:i/>
                      </w:rPr>
                    </m:ctrlPr>
                  </m:sSubPr>
                  <m:e>
                    <m:r>
                      <w:rPr>
                        <w:rFonts w:ascii="Cambria Math" w:hAnsi="Cambria Math"/>
                      </w:rPr>
                      <m:t>N</m:t>
                    </m:r>
                  </m:e>
                  <m:sub/>
                </m:sSub>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i</m:t>
                    </m:r>
                  </m:sub>
                </m:sSub>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tab/>
      </w:r>
      <w:r>
        <w:tab/>
      </w:r>
      <w:r>
        <w:tab/>
      </w:r>
      <w:r>
        <w:tab/>
      </w:r>
      <w:r>
        <w:tab/>
      </w:r>
      <w:r>
        <w:tab/>
      </w:r>
      <w:r>
        <w:tab/>
      </w:r>
      <w:r>
        <w:tab/>
        <w:t>[1]</w:t>
      </w:r>
    </w:p>
    <w:p w14:paraId="626BD56D" w14:textId="491FB1F2" w:rsidR="003C6440" w:rsidRDefault="003C6440" w:rsidP="003C6440">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 xml:space="preserve">i=1      </m:t>
                    </m:r>
                  </m:sub>
                  <m:sup>
                    <m:sSub>
                      <m:sSubPr>
                        <m:ctrlPr>
                          <w:rPr>
                            <w:rFonts w:ascii="Cambria Math" w:hAnsi="Cambria Math"/>
                            <w:i/>
                          </w:rPr>
                        </m:ctrlPr>
                      </m:sSubPr>
                      <m:e>
                        <m:r>
                          <w:rPr>
                            <w:rFonts w:ascii="Cambria Math" w:hAnsi="Cambria Math"/>
                          </w:rPr>
                          <m:t>N</m:t>
                        </m:r>
                      </m:e>
                      <m:sub/>
                    </m:sSub>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e>
                    </m:d>
                  </m:e>
                </m:nary>
              </m:e>
            </m:ra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tab/>
      </w:r>
      <w:r>
        <w:tab/>
      </w:r>
      <w:r>
        <w:tab/>
      </w:r>
      <w:r>
        <w:tab/>
      </w:r>
      <w:r>
        <w:tab/>
      </w:r>
      <w:r>
        <w:tab/>
      </w:r>
      <w:r>
        <w:tab/>
        <w:t>[2]</w:t>
      </w:r>
    </w:p>
    <w:p w14:paraId="40180664" w14:textId="688D748B" w:rsidR="3A38F70A" w:rsidRDefault="3A38F70A"/>
    <w:p w14:paraId="5DE7A69D" w14:textId="7075080B" w:rsidR="003C6440" w:rsidRDefault="003C6440" w:rsidP="003C6440">
      <w:r>
        <w:t xml:space="preserve">Where </w:t>
      </w:r>
      <w:r w:rsidRPr="3A38F70A">
        <w:rPr>
          <w:i/>
          <w:iCs/>
        </w:rPr>
        <w:t>M</w:t>
      </w:r>
      <w:r w:rsidRPr="3A38F70A">
        <w:rPr>
          <w:i/>
          <w:iCs/>
          <w:vertAlign w:val="subscript"/>
        </w:rPr>
        <w:t>i</w:t>
      </w:r>
      <w:r>
        <w:t xml:space="preserve"> and </w:t>
      </w:r>
      <w:r w:rsidRPr="3A38F70A">
        <w:rPr>
          <w:i/>
          <w:iCs/>
        </w:rPr>
        <w:t>S</w:t>
      </w:r>
      <w:r w:rsidRPr="3A38F70A">
        <w:rPr>
          <w:i/>
          <w:iCs/>
          <w:vertAlign w:val="subscript"/>
        </w:rPr>
        <w:t>i</w:t>
      </w:r>
      <w:r>
        <w:t xml:space="preserve"> are respective measured and simulated data at instance </w:t>
      </w:r>
      <w:r w:rsidRPr="3A38F70A">
        <w:rPr>
          <w:i/>
          <w:iCs/>
        </w:rPr>
        <w:t>i</w:t>
      </w:r>
      <w:r>
        <w:t xml:space="preserve">, and </w:t>
      </w:r>
      <w:r w:rsidRPr="00F765B5">
        <w:rPr>
          <w:i/>
          <w:iCs/>
          <w:highlight w:val="red"/>
        </w:rPr>
        <w:t>N</w:t>
      </w:r>
      <w:r w:rsidRPr="00F765B5">
        <w:rPr>
          <w:i/>
          <w:iCs/>
          <w:highlight w:val="red"/>
          <w:vertAlign w:val="subscript"/>
        </w:rPr>
        <w:t>i</w:t>
      </w:r>
      <w:r>
        <w:t xml:space="preserve"> is the count of the number of values used in the calculation. ASHRAE Guide 14 considers a building model calibrated if hourly MBE values fall within ±10% and hourly CV(RMSE) values fall below 30%. MBE and CV(RMSE) indices were constructed over monthly intervals </w:t>
      </w:r>
      <w:r w:rsidR="00572EAC">
        <w:t>to</w:t>
      </w:r>
      <w:r>
        <w:t xml:space="preserve"> study monthly variations too. </w:t>
      </w:r>
    </w:p>
    <w:p w14:paraId="0F2FE0B7" w14:textId="16482773" w:rsidR="00901242" w:rsidRDefault="00901242" w:rsidP="00901242">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It is worth noting that </w:t>
      </w:r>
      <w:r w:rsidRPr="00901242">
        <w:rPr>
          <w:rFonts w:ascii="Calibri" w:eastAsia="Times New Roman" w:hAnsi="Calibri" w:cs="Times New Roman"/>
          <w:lang w:eastAsia="en-GB"/>
        </w:rPr>
        <w:t xml:space="preserve">EnergyPlus calculates infiltration for each zone dynamically using </w:t>
      </w:r>
      <w:r>
        <w:rPr>
          <w:rFonts w:ascii="Calibri" w:eastAsia="Times New Roman" w:hAnsi="Calibri" w:cs="Times New Roman"/>
          <w:lang w:eastAsia="en-GB"/>
        </w:rPr>
        <w:t xml:space="preserve">an </w:t>
      </w:r>
      <w:r w:rsidRPr="00901242">
        <w:rPr>
          <w:rFonts w:ascii="Calibri" w:eastAsia="Times New Roman" w:hAnsi="Calibri" w:cs="Times New Roman"/>
          <w:lang w:eastAsia="en-GB"/>
        </w:rPr>
        <w:t xml:space="preserve">Air Flow Network </w:t>
      </w:r>
      <w:r>
        <w:rPr>
          <w:rFonts w:ascii="Calibri" w:eastAsia="Times New Roman" w:hAnsi="Calibri" w:cs="Times New Roman"/>
          <w:lang w:eastAsia="en-GB"/>
        </w:rPr>
        <w:t>component</w:t>
      </w:r>
      <w:r w:rsidR="00AE7532">
        <w:rPr>
          <w:rFonts w:ascii="Calibri" w:eastAsia="Times New Roman" w:hAnsi="Calibri" w:cs="Times New Roman"/>
          <w:lang w:eastAsia="en-GB"/>
        </w:rPr>
        <w:t xml:space="preserve">. </w:t>
      </w:r>
      <w:r w:rsidR="0017754E">
        <w:rPr>
          <w:rFonts w:ascii="Calibri" w:eastAsia="Times New Roman" w:hAnsi="Calibri" w:cs="Times New Roman"/>
          <w:lang w:eastAsia="en-GB"/>
        </w:rPr>
        <w:t>This returns</w:t>
      </w:r>
      <w:r>
        <w:rPr>
          <w:rFonts w:ascii="Calibri" w:eastAsia="Times New Roman" w:hAnsi="Calibri" w:cs="Times New Roman"/>
          <w:lang w:eastAsia="en-GB"/>
        </w:rPr>
        <w:t xml:space="preserve"> dynamic values at each time step as a function of </w:t>
      </w:r>
      <w:r w:rsidR="00907936">
        <w:rPr>
          <w:rFonts w:ascii="Calibri" w:eastAsia="Times New Roman" w:hAnsi="Calibri" w:cs="Times New Roman"/>
          <w:lang w:eastAsia="en-GB"/>
        </w:rPr>
        <w:t xml:space="preserve">two inputs: [i] </w:t>
      </w:r>
      <w:r>
        <w:rPr>
          <w:rFonts w:ascii="Calibri" w:eastAsia="Times New Roman" w:hAnsi="Calibri" w:cs="Times New Roman"/>
          <w:lang w:eastAsia="en-GB"/>
        </w:rPr>
        <w:t>a crack factor (</w:t>
      </w:r>
      <w:r w:rsidR="00181EE7">
        <w:rPr>
          <w:rFonts w:ascii="Calibri" w:eastAsia="Times New Roman" w:hAnsi="Calibri" w:cs="Times New Roman"/>
          <w:lang w:eastAsia="en-GB"/>
        </w:rPr>
        <w:t xml:space="preserve">a </w:t>
      </w:r>
      <w:r>
        <w:rPr>
          <w:rFonts w:ascii="Calibri" w:eastAsia="Times New Roman" w:hAnsi="Calibri" w:cs="Times New Roman"/>
          <w:lang w:eastAsia="en-GB"/>
        </w:rPr>
        <w:t xml:space="preserve">user-defined input) and </w:t>
      </w:r>
      <w:r w:rsidR="00907936">
        <w:rPr>
          <w:rFonts w:ascii="Calibri" w:eastAsia="Times New Roman" w:hAnsi="Calibri" w:cs="Times New Roman"/>
          <w:lang w:eastAsia="en-GB"/>
        </w:rPr>
        <w:t xml:space="preserve">[ii] </w:t>
      </w:r>
      <w:r>
        <w:rPr>
          <w:rFonts w:ascii="Calibri" w:eastAsia="Times New Roman" w:hAnsi="Calibri" w:cs="Times New Roman"/>
          <w:lang w:eastAsia="en-GB"/>
        </w:rPr>
        <w:t>air pressure differentials across all boundary surfaces with air to both sides</w:t>
      </w:r>
      <w:r w:rsidR="0057391B">
        <w:rPr>
          <w:rFonts w:ascii="Calibri" w:eastAsia="Times New Roman" w:hAnsi="Calibri" w:cs="Times New Roman"/>
          <w:lang w:eastAsia="en-GB"/>
        </w:rPr>
        <w:t xml:space="preserve"> </w:t>
      </w:r>
      <w:r w:rsidR="0057391B">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US Department of Energy&lt;/Author&gt;&lt;Year&gt;2018&lt;/Year&gt;&lt;RecNum&gt;2370&lt;/RecNum&gt;&lt;DisplayText&gt;[29]&lt;/DisplayText&gt;&lt;record&gt;&lt;rec-number&gt;2370&lt;/rec-number&gt;&lt;foreign-keys&gt;&lt;key app="EN" db-id="pd9ft9ta59zarqett5ppztd6pxp9vwe2pxd5" timestamp="1605003546"&gt;2370&lt;/key&gt;&lt;/foreign-keys&gt;&lt;ref-type name="Web Page"&gt;12&lt;/ref-type&gt;&lt;contributors&gt;&lt;authors&gt;&lt;author&gt;US Department of Energy,&lt;/author&gt;&lt;/authors&gt;&lt;/contributors&gt;&lt;titles&gt;&lt;title&gt;Air Flow Network Multizone Surface &lt;/title&gt;&lt;/titles&gt;&lt;volume&gt;2018&lt;/volume&gt;&lt;number&gt;31 Jan&lt;/number&gt;&lt;dates&gt;&lt;year&gt;2018&lt;/year&gt;&lt;/dates&gt;&lt;urls&gt;&lt;related-urls&gt;&lt;url&gt;&lt;style face="underline" font="default" size="100%"&gt;https://bigladdersoftware.com/epx/docs/8-5/input-output-reference/group-airflow-network.html#airflownetworkmultizonesurface&lt;/style&gt;&lt;style face="normal" font="default" size="100%"&gt; &lt;/style&gt;&lt;/url&gt;&lt;/related-urls&gt;&lt;/urls&gt;&lt;/record&gt;&lt;/Cite&gt;&lt;/EndNote&gt;</w:instrText>
      </w:r>
      <w:r w:rsidR="0057391B">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29]</w:t>
      </w:r>
      <w:r w:rsidR="0057391B">
        <w:rPr>
          <w:rFonts w:ascii="Calibri" w:eastAsia="Times New Roman" w:hAnsi="Calibri" w:cs="Times New Roman"/>
          <w:lang w:eastAsia="en-GB"/>
        </w:rPr>
        <w:fldChar w:fldCharType="end"/>
      </w:r>
      <w:r w:rsidR="00C46156">
        <w:rPr>
          <w:rFonts w:ascii="Calibri" w:eastAsia="Times New Roman" w:hAnsi="Calibri" w:cs="Times New Roman"/>
          <w:lang w:eastAsia="en-GB"/>
        </w:rPr>
        <w:t xml:space="preserve">. </w:t>
      </w:r>
      <w:r w:rsidR="009B13CC">
        <w:rPr>
          <w:rFonts w:ascii="Calibri" w:eastAsia="Times New Roman" w:hAnsi="Calibri" w:cs="Times New Roman"/>
          <w:lang w:eastAsia="en-GB"/>
        </w:rPr>
        <w:t xml:space="preserve">HVAC-induced infiltration </w:t>
      </w:r>
      <w:r w:rsidR="00C46156">
        <w:rPr>
          <w:rFonts w:ascii="Calibri" w:eastAsia="Times New Roman" w:hAnsi="Calibri" w:cs="Times New Roman"/>
          <w:lang w:eastAsia="en-GB"/>
        </w:rPr>
        <w:t xml:space="preserve">is </w:t>
      </w:r>
      <w:r w:rsidR="009B13CC">
        <w:rPr>
          <w:rFonts w:ascii="Calibri" w:eastAsia="Times New Roman" w:hAnsi="Calibri" w:cs="Times New Roman"/>
          <w:lang w:eastAsia="en-GB"/>
        </w:rPr>
        <w:t>also accounted for where mechanical air systems are modelled.</w:t>
      </w:r>
      <w:r>
        <w:rPr>
          <w:rFonts w:ascii="Calibri" w:eastAsia="Times New Roman" w:hAnsi="Calibri" w:cs="Times New Roman"/>
          <w:lang w:eastAsia="en-GB"/>
        </w:rPr>
        <w:t xml:space="preserve"> In order to vary the input value for infiltration</w:t>
      </w:r>
      <w:r w:rsidR="009B13CC">
        <w:rPr>
          <w:rFonts w:ascii="Calibri" w:eastAsia="Times New Roman" w:hAnsi="Calibri" w:cs="Times New Roman"/>
          <w:lang w:eastAsia="en-GB"/>
        </w:rPr>
        <w:t xml:space="preserve"> across batch</w:t>
      </w:r>
      <w:r w:rsidR="00181EE7">
        <w:rPr>
          <w:rFonts w:ascii="Calibri" w:eastAsia="Times New Roman" w:hAnsi="Calibri" w:cs="Times New Roman"/>
          <w:lang w:eastAsia="en-GB"/>
        </w:rPr>
        <w:t xml:space="preserve"> simulation</w:t>
      </w:r>
      <w:r>
        <w:rPr>
          <w:rFonts w:ascii="Calibri" w:eastAsia="Times New Roman" w:hAnsi="Calibri" w:cs="Times New Roman"/>
          <w:lang w:eastAsia="en-GB"/>
        </w:rPr>
        <w:t>,</w:t>
      </w:r>
      <w:r w:rsidR="00181EE7">
        <w:rPr>
          <w:rFonts w:ascii="Calibri" w:eastAsia="Times New Roman" w:hAnsi="Calibri" w:cs="Times New Roman"/>
          <w:lang w:eastAsia="en-GB"/>
        </w:rPr>
        <w:t xml:space="preserve"> dynamic </w:t>
      </w:r>
      <w:r>
        <w:rPr>
          <w:rFonts w:ascii="Calibri" w:eastAsia="Times New Roman" w:hAnsi="Calibri" w:cs="Times New Roman"/>
          <w:lang w:eastAsia="en-GB"/>
        </w:rPr>
        <w:t>infiltration airflow rates were used to create an infiltration intensity schedule</w:t>
      </w:r>
      <w:r w:rsidR="00181EE7">
        <w:rPr>
          <w:rFonts w:ascii="Calibri" w:eastAsia="Times New Roman" w:hAnsi="Calibri" w:cs="Times New Roman"/>
          <w:lang w:eastAsia="en-GB"/>
        </w:rPr>
        <w:t xml:space="preserve"> (ranging from 0 to 1) </w:t>
      </w:r>
      <w:r>
        <w:rPr>
          <w:rFonts w:ascii="Calibri" w:eastAsia="Times New Roman" w:hAnsi="Calibri" w:cs="Times New Roman"/>
          <w:lang w:eastAsia="en-GB"/>
        </w:rPr>
        <w:t>for every zone.</w:t>
      </w:r>
      <w:r w:rsidR="00181EE7">
        <w:rPr>
          <w:rFonts w:ascii="Calibri" w:eastAsia="Times New Roman" w:hAnsi="Calibri" w:cs="Times New Roman"/>
          <w:lang w:eastAsia="en-GB"/>
        </w:rPr>
        <w:t xml:space="preserve"> This schedule was then used with an overall value ranging from 0.25 to 0.95</w:t>
      </w:r>
      <w:r w:rsidR="00AC4D3C">
        <w:rPr>
          <w:rFonts w:ascii="Calibri" w:eastAsia="Times New Roman" w:hAnsi="Calibri" w:cs="Times New Roman"/>
          <w:lang w:eastAsia="en-GB"/>
        </w:rPr>
        <w:t>ACH</w:t>
      </w:r>
      <w:r w:rsidR="00181EE7">
        <w:rPr>
          <w:rFonts w:ascii="Calibri" w:eastAsia="Times New Roman" w:hAnsi="Calibri" w:cs="Times New Roman"/>
          <w:lang w:eastAsia="en-GB"/>
        </w:rPr>
        <w:t xml:space="preserve"> to allow the infiltration to be dictated at each run. </w:t>
      </w:r>
    </w:p>
    <w:p w14:paraId="0D47759A" w14:textId="7070D7DE" w:rsidR="00FC0D4C" w:rsidRDefault="00FC0D4C" w:rsidP="00FC0D4C">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The schedule (</w:t>
      </w:r>
      <w:r w:rsidR="00E1299C">
        <w:rPr>
          <w:rFonts w:ascii="Calibri" w:eastAsia="Times New Roman" w:hAnsi="Calibri" w:cs="Times New Roman"/>
          <w:lang w:eastAsia="en-GB"/>
        </w:rPr>
        <w:t>i.e.,</w:t>
      </w:r>
      <w:r>
        <w:rPr>
          <w:rFonts w:ascii="Calibri" w:eastAsia="Times New Roman" w:hAnsi="Calibri" w:cs="Times New Roman"/>
          <w:lang w:eastAsia="en-GB"/>
        </w:rPr>
        <w:t xml:space="preserve"> timetable) that governs the timing of heating in the building impacts the timing of the gas use greatly as it dictates when heat is requested in the </w:t>
      </w:r>
      <w:r w:rsidR="00A61DDF">
        <w:rPr>
          <w:rFonts w:ascii="Calibri" w:eastAsia="Times New Roman" w:hAnsi="Calibri" w:cs="Times New Roman"/>
          <w:lang w:eastAsia="en-GB"/>
        </w:rPr>
        <w:t xml:space="preserve">occupied zone. Heating schedule presents a multitude of choices that are a product of </w:t>
      </w:r>
      <w:r w:rsidR="009A51A6">
        <w:rPr>
          <w:rFonts w:ascii="Calibri" w:eastAsia="Times New Roman" w:hAnsi="Calibri" w:cs="Times New Roman"/>
          <w:lang w:eastAsia="en-GB"/>
        </w:rPr>
        <w:t xml:space="preserve">any variation of </w:t>
      </w:r>
      <w:r w:rsidR="00A61DDF">
        <w:rPr>
          <w:rFonts w:ascii="Calibri" w:eastAsia="Times New Roman" w:hAnsi="Calibri" w:cs="Times New Roman"/>
          <w:lang w:eastAsia="en-GB"/>
        </w:rPr>
        <w:t>12 months</w:t>
      </w:r>
      <w:r w:rsidR="009A51A6">
        <w:rPr>
          <w:rFonts w:ascii="Calibri" w:eastAsia="Times New Roman" w:hAnsi="Calibri" w:cs="Times New Roman"/>
          <w:lang w:eastAsia="en-GB"/>
        </w:rPr>
        <w:t xml:space="preserve"> </w:t>
      </w:r>
      <w:r w:rsidR="00752662">
        <w:rPr>
          <w:rFonts w:ascii="Calibri" w:eastAsia="Times New Roman" w:hAnsi="Calibri" w:cs="Times New Roman"/>
          <w:lang w:eastAsia="en-GB"/>
        </w:rPr>
        <w:t>by</w:t>
      </w:r>
      <w:r w:rsidR="009A51A6">
        <w:rPr>
          <w:rFonts w:ascii="Calibri" w:eastAsia="Times New Roman" w:hAnsi="Calibri" w:cs="Times New Roman"/>
          <w:lang w:eastAsia="en-GB"/>
        </w:rPr>
        <w:t xml:space="preserve"> 7 days </w:t>
      </w:r>
      <w:r w:rsidR="00A908E7">
        <w:rPr>
          <w:rFonts w:ascii="Calibri" w:eastAsia="Times New Roman" w:hAnsi="Calibri" w:cs="Times New Roman"/>
          <w:lang w:eastAsia="en-GB"/>
        </w:rPr>
        <w:t>across</w:t>
      </w:r>
      <w:r w:rsidR="009A51A6">
        <w:rPr>
          <w:rFonts w:ascii="Calibri" w:eastAsia="Times New Roman" w:hAnsi="Calibri" w:cs="Times New Roman"/>
          <w:lang w:eastAsia="en-GB"/>
        </w:rPr>
        <w:t xml:space="preserve"> 48 half</w:t>
      </w:r>
      <w:r w:rsidR="00E1299C">
        <w:rPr>
          <w:rFonts w:ascii="Calibri" w:eastAsia="Times New Roman" w:hAnsi="Calibri" w:cs="Times New Roman"/>
          <w:lang w:eastAsia="en-GB"/>
        </w:rPr>
        <w:t>-</w:t>
      </w:r>
      <w:r w:rsidR="009A51A6">
        <w:rPr>
          <w:rFonts w:ascii="Calibri" w:eastAsia="Times New Roman" w:hAnsi="Calibri" w:cs="Times New Roman"/>
          <w:lang w:eastAsia="en-GB"/>
        </w:rPr>
        <w:t>hour</w:t>
      </w:r>
      <w:r w:rsidR="00E20ED6">
        <w:rPr>
          <w:rFonts w:ascii="Calibri" w:eastAsia="Times New Roman" w:hAnsi="Calibri" w:cs="Times New Roman"/>
          <w:lang w:eastAsia="en-GB"/>
        </w:rPr>
        <w:t>ly timesteps</w:t>
      </w:r>
      <w:r w:rsidR="009A51A6">
        <w:rPr>
          <w:rFonts w:ascii="Calibri" w:eastAsia="Times New Roman" w:hAnsi="Calibri" w:cs="Times New Roman"/>
          <w:lang w:eastAsia="en-GB"/>
        </w:rPr>
        <w:t xml:space="preserve"> </w:t>
      </w:r>
      <w:r w:rsidR="00CD3679">
        <w:rPr>
          <w:rFonts w:ascii="Calibri" w:eastAsia="Times New Roman" w:hAnsi="Calibri" w:cs="Times New Roman"/>
          <w:lang w:eastAsia="en-GB"/>
        </w:rPr>
        <w:t>which lead to</w:t>
      </w:r>
      <w:r w:rsidR="009A51A6">
        <w:rPr>
          <w:rFonts w:ascii="Calibri" w:eastAsia="Times New Roman" w:hAnsi="Calibri" w:cs="Times New Roman"/>
          <w:lang w:eastAsia="en-GB"/>
        </w:rPr>
        <w:t xml:space="preserve"> a large number of possibilities. Since the injection of heating into the space should coincide with a rise in space temperature, the actual recorded data in two target areas were used to </w:t>
      </w:r>
      <w:r w:rsidR="00AE6C4C">
        <w:rPr>
          <w:rFonts w:ascii="Calibri" w:eastAsia="Times New Roman" w:hAnsi="Calibri" w:cs="Times New Roman"/>
          <w:lang w:eastAsia="en-GB"/>
        </w:rPr>
        <w:t>arrive at the closest match between the recorded and simulated space temperatures</w:t>
      </w:r>
      <w:r w:rsidR="00CD3679">
        <w:rPr>
          <w:rFonts w:ascii="Calibri" w:eastAsia="Times New Roman" w:hAnsi="Calibri" w:cs="Times New Roman"/>
          <w:lang w:eastAsia="en-GB"/>
        </w:rPr>
        <w:t>.</w:t>
      </w:r>
    </w:p>
    <w:p w14:paraId="2CF39BE0" w14:textId="60CA3FAD" w:rsidR="00901242" w:rsidRDefault="00745075" w:rsidP="00901242">
      <w:r>
        <w:t>In UK, cooking as a proportion of total household energy demand has halved since 1970s, however</w:t>
      </w:r>
      <w:r w:rsidR="005A74F8">
        <w:t xml:space="preserve"> the latest UK household energy survey </w:t>
      </w:r>
      <w:r w:rsidR="00DE0C91">
        <w:t xml:space="preserve">reports that it has </w:t>
      </w:r>
      <w:r>
        <w:t xml:space="preserve">remained notably constant and </w:t>
      </w:r>
      <w:r w:rsidR="005A74F8">
        <w:t>equates to an average of 2.6</w:t>
      </w:r>
      <w:r>
        <w:t>7</w:t>
      </w:r>
      <w:r w:rsidR="009855CF">
        <w:t xml:space="preserve">% </w:t>
      </w:r>
      <w:r>
        <w:t xml:space="preserve">[-0.37% to +0.23%] </w:t>
      </w:r>
      <w:r w:rsidR="009855CF">
        <w:t>of overall household primary energy demand</w:t>
      </w:r>
      <w:r w:rsidR="005A74F8">
        <w:t xml:space="preserve"> </w:t>
      </w:r>
      <w:r w:rsidR="005A74F8">
        <w:fldChar w:fldCharType="begin"/>
      </w:r>
      <w:r w:rsidR="003C07BA">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sidR="005A74F8">
        <w:fldChar w:fldCharType="separate"/>
      </w:r>
      <w:r w:rsidR="003C07BA">
        <w:rPr>
          <w:noProof/>
        </w:rPr>
        <w:t>[30]</w:t>
      </w:r>
      <w:r w:rsidR="005A74F8">
        <w:fldChar w:fldCharType="end"/>
      </w:r>
      <w:r w:rsidR="002074F1">
        <w:t xml:space="preserve">. </w:t>
      </w:r>
      <w:r w:rsidR="006A0E37">
        <w:t xml:space="preserve"> </w:t>
      </w:r>
      <w:r w:rsidR="00A87351">
        <w:t xml:space="preserve">This </w:t>
      </w:r>
    </w:p>
    <w:p w14:paraId="37AFCE98" w14:textId="378A4530" w:rsidR="00242D5E" w:rsidRDefault="00242D5E" w:rsidP="00242D5E">
      <w:pPr>
        <w:rPr>
          <w:b/>
          <w:bCs/>
          <w:lang w:bidi="en-US"/>
        </w:rPr>
      </w:pPr>
      <w:r>
        <w:rPr>
          <w:b/>
          <w:bCs/>
          <w:lang w:bidi="en-US"/>
        </w:rPr>
        <w:t xml:space="preserve">3.5 Bayesian </w:t>
      </w:r>
      <w:r w:rsidR="009C2810">
        <w:rPr>
          <w:b/>
          <w:bCs/>
          <w:lang w:bidi="en-US"/>
        </w:rPr>
        <w:t>emulator (Dario/Hailiang)</w:t>
      </w:r>
    </w:p>
    <w:p w14:paraId="4E8D0C04" w14:textId="6EE65967" w:rsidR="009C2810" w:rsidRPr="00296548" w:rsidRDefault="009C2810" w:rsidP="00242D5E">
      <w:pPr>
        <w:rPr>
          <w:rFonts w:ascii="Calibri" w:eastAsia="Times New Roman" w:hAnsi="Calibri" w:cs="Times New Roman"/>
          <w:color w:val="000000"/>
          <w:lang w:eastAsia="en-GB"/>
        </w:rPr>
      </w:pPr>
      <w:r>
        <w:rPr>
          <w:b/>
          <w:bCs/>
          <w:lang w:bidi="en-US"/>
        </w:rPr>
        <w:t>….</w:t>
      </w:r>
    </w:p>
    <w:p w14:paraId="333D536A" w14:textId="77777777" w:rsidR="00580A0F" w:rsidRPr="00580A0F" w:rsidRDefault="00580A0F" w:rsidP="00901242"/>
    <w:p w14:paraId="341F4601" w14:textId="32D6BD48" w:rsidR="00900EC0" w:rsidRDefault="00900EC0" w:rsidP="3A38F70A">
      <w:pPr>
        <w:pStyle w:val="Heading1"/>
        <w:keepNext w:val="0"/>
        <w:keepLines w:val="0"/>
        <w:numPr>
          <w:ilvl w:val="0"/>
          <w:numId w:val="6"/>
        </w:numPr>
        <w:spacing w:before="300" w:after="40" w:line="276" w:lineRule="auto"/>
        <w:rPr>
          <w:rFonts w:asciiTheme="minorHAnsi" w:eastAsiaTheme="minorEastAsia" w:hAnsiTheme="minorHAnsi" w:cstheme="minorBidi"/>
          <w:b/>
          <w:bCs/>
          <w:smallCaps/>
          <w:color w:val="auto"/>
          <w:spacing w:val="5"/>
          <w:sz w:val="26"/>
          <w:szCs w:val="26"/>
          <w:lang w:bidi="en-US"/>
        </w:rPr>
      </w:pPr>
      <w:r w:rsidRPr="3A38F70A">
        <w:rPr>
          <w:rFonts w:asciiTheme="minorHAnsi" w:eastAsiaTheme="minorEastAsia" w:hAnsiTheme="minorHAnsi" w:cstheme="minorBidi"/>
          <w:b/>
          <w:bCs/>
          <w:smallCaps/>
          <w:color w:val="auto"/>
          <w:spacing w:val="5"/>
          <w:sz w:val="26"/>
          <w:szCs w:val="26"/>
          <w:lang w:bidi="en-US"/>
        </w:rPr>
        <w:t>Results</w:t>
      </w:r>
      <w:r w:rsidR="001642EC" w:rsidRPr="3A38F70A">
        <w:rPr>
          <w:rFonts w:asciiTheme="minorHAnsi" w:eastAsiaTheme="minorEastAsia" w:hAnsiTheme="minorHAnsi" w:cstheme="minorBidi"/>
          <w:b/>
          <w:bCs/>
          <w:smallCaps/>
          <w:color w:val="auto"/>
          <w:spacing w:val="5"/>
          <w:sz w:val="26"/>
          <w:szCs w:val="26"/>
          <w:lang w:bidi="en-US"/>
        </w:rPr>
        <w:t xml:space="preserve"> and discussion</w:t>
      </w:r>
    </w:p>
    <w:p w14:paraId="79CDAC47" w14:textId="673E142B" w:rsidR="79580879" w:rsidRDefault="79580879" w:rsidP="3A38F70A">
      <w:pPr>
        <w:pStyle w:val="ListParagraph"/>
        <w:numPr>
          <w:ilvl w:val="0"/>
          <w:numId w:val="1"/>
        </w:numPr>
        <w:rPr>
          <w:rFonts w:eastAsiaTheme="minorEastAsia"/>
        </w:rPr>
      </w:pPr>
      <w:r>
        <w:t>Calibrated model results</w:t>
      </w:r>
    </w:p>
    <w:p w14:paraId="31B1DDCA" w14:textId="0AE63E34" w:rsidR="79580879" w:rsidRDefault="79580879" w:rsidP="3A38F70A">
      <w:pPr>
        <w:rPr>
          <w:rFonts w:ascii="Calibri" w:eastAsia="Calibri" w:hAnsi="Calibri" w:cs="Calibri"/>
        </w:rPr>
      </w:pPr>
      <w:r w:rsidRPr="3A38F70A">
        <w:rPr>
          <w:rFonts w:ascii="Calibri" w:eastAsia="Calibri" w:hAnsi="Calibri" w:cs="Calibri"/>
        </w:rPr>
        <w:lastRenderedPageBreak/>
        <w:t>MBE figures provide an indication of errors averaged to the mean of measured values but suffer from the cancellation effect. CV(RMSE) index however is a measure of accumulated error normalised to the mean of the measured values. As such CV(RMSE) more closely reflects the accumulated magnitude of error and therefore is a better measure of the overall prediction accuracy of the model.</w:t>
      </w:r>
    </w:p>
    <w:p w14:paraId="617880DD" w14:textId="1F791836" w:rsidR="3A38F70A" w:rsidRDefault="3A38F70A" w:rsidP="3A38F70A">
      <w:pPr>
        <w:rPr>
          <w:rFonts w:ascii="Calibri" w:eastAsia="Calibri" w:hAnsi="Calibri" w:cs="Calibri"/>
        </w:rPr>
      </w:pPr>
    </w:p>
    <w:p w14:paraId="178D6368" w14:textId="7886E2AD" w:rsidR="00BB2876" w:rsidRDefault="001642EC" w:rsidP="00900EC0">
      <w:pPr>
        <w:rPr>
          <w:lang w:bidi="en-US"/>
        </w:rPr>
      </w:pPr>
      <w:r>
        <w:rPr>
          <w:lang w:bidi="en-US"/>
        </w:rPr>
        <w:t>If a larger number of trials existed where the results of measured vs. calculated fabric U-Values were reported in relative terms, it would be possible for energy modelling communities to impose fabric error bands with a greater degree of uncertainty.</w:t>
      </w:r>
    </w:p>
    <w:p w14:paraId="0A299DF6" w14:textId="256FE039" w:rsidR="00CE1EBB" w:rsidRDefault="00CE1EBB" w:rsidP="00900EC0">
      <w:pPr>
        <w:rPr>
          <w:lang w:bidi="en-US"/>
        </w:rPr>
      </w:pPr>
      <w:r>
        <w:rPr>
          <w:lang w:bidi="en-US"/>
        </w:rPr>
        <w:t xml:space="preserve">Despite a </w:t>
      </w:r>
      <w:r w:rsidR="00272176">
        <w:rPr>
          <w:lang w:bidi="en-US"/>
        </w:rPr>
        <w:t>high-fidelity</w:t>
      </w:r>
      <w:r>
        <w:rPr>
          <w:lang w:bidi="en-US"/>
        </w:rPr>
        <w:t xml:space="preserve"> model that was populated by actual data that are of high integrity, the prediction of gas consumption remains less accurate than electricity. The roll out of smart gas meters in the UK are therefore a critical development if a more refined perspective of energy flow in the </w:t>
      </w:r>
      <w:r w:rsidR="00272176">
        <w:rPr>
          <w:lang w:bidi="en-US"/>
        </w:rPr>
        <w:t>built environment</w:t>
      </w:r>
      <w:r>
        <w:rPr>
          <w:lang w:bidi="en-US"/>
        </w:rPr>
        <w:t xml:space="preserve"> is to be accomplished.</w:t>
      </w:r>
      <w:r w:rsidR="0007691C">
        <w:rPr>
          <w:lang w:bidi="en-US"/>
        </w:rPr>
        <w:t xml:space="preserve"> </w:t>
      </w:r>
    </w:p>
    <w:p w14:paraId="4D11A9E8" w14:textId="5656D516" w:rsidR="0007691C" w:rsidRDefault="0007691C" w:rsidP="0007691C">
      <w:pPr>
        <w:pStyle w:val="ListParagraph"/>
        <w:numPr>
          <w:ilvl w:val="0"/>
          <w:numId w:val="3"/>
        </w:numPr>
        <w:rPr>
          <w:lang w:bidi="en-US"/>
        </w:rPr>
      </w:pPr>
      <w:r>
        <w:rPr>
          <w:lang w:bidi="en-US"/>
        </w:rPr>
        <w:t>Disparity reasons:</w:t>
      </w:r>
    </w:p>
    <w:p w14:paraId="73707266" w14:textId="5AAE1934" w:rsidR="0007691C" w:rsidRDefault="0007691C" w:rsidP="0007691C">
      <w:pPr>
        <w:rPr>
          <w:lang w:bidi="en-US"/>
        </w:rPr>
      </w:pPr>
      <w:r>
        <w:rPr>
          <w:lang w:bidi="en-US"/>
        </w:rPr>
        <w:t xml:space="preserve">Authors of this paper reported on a previous model calibration where EnergyPlus temperature prediction was reported for a larger structure with openable windows to the north aspect of the building only. A smaller domestic property has a much smaller thermal mass within its insulated fabric and therefore large openable windows (as well as doors) provide the opportunity for very rapid purges of internal air that leads to space air temperature dropping dramatically. While within a large building with considerable mass, the core temperature of the mass acts as a moderating anchor and window opening events do not create major temperature swings, a smaller property remains more susceptible to notable swings following window opening events. </w:t>
      </w:r>
    </w:p>
    <w:p w14:paraId="773C20D4" w14:textId="69DF2546" w:rsidR="00607000" w:rsidRDefault="00272176" w:rsidP="0007691C">
      <w:pPr>
        <w:rPr>
          <w:lang w:bidi="en-US"/>
        </w:rPr>
      </w:pPr>
      <w:r>
        <w:rPr>
          <w:lang w:bidi="en-US"/>
        </w:rPr>
        <w:t>Overall,</w:t>
      </w:r>
      <w:r w:rsidR="00607000">
        <w:rPr>
          <w:lang w:bidi="en-US"/>
        </w:rPr>
        <w:t xml:space="preserve"> the actual room air temperature results show that in the absence of heating system input (</w:t>
      </w:r>
      <w:r>
        <w:rPr>
          <w:lang w:bidi="en-US"/>
        </w:rPr>
        <w:t>i.e.,</w:t>
      </w:r>
      <w:r w:rsidR="00607000">
        <w:rPr>
          <w:lang w:bidi="en-US"/>
        </w:rPr>
        <w:t xml:space="preserve"> in the freefloat mode), the building cools down more slowly than the model suggestion. This could be due to the absence of exact thermal mass contributed by furniture and furbishing that stores heat </w:t>
      </w:r>
      <w:r>
        <w:rPr>
          <w:lang w:bidi="en-US"/>
        </w:rPr>
        <w:t>and</w:t>
      </w:r>
      <w:r w:rsidR="00607000">
        <w:rPr>
          <w:lang w:bidi="en-US"/>
        </w:rPr>
        <w:t xml:space="preserve"> slows down the internal convection currents that are a major cooling mechanism within the space. Secondly </w:t>
      </w:r>
      <w:r w:rsidR="006C0188">
        <w:rPr>
          <w:lang w:bidi="en-US"/>
        </w:rPr>
        <w:t xml:space="preserve">mature trees and shrubs around the house provide a greater </w:t>
      </w:r>
      <w:r w:rsidR="00607000">
        <w:rPr>
          <w:lang w:bidi="en-US"/>
        </w:rPr>
        <w:t xml:space="preserve">degree of </w:t>
      </w:r>
      <w:r w:rsidR="006C0188">
        <w:rPr>
          <w:lang w:bidi="en-US"/>
        </w:rPr>
        <w:t xml:space="preserve">sheltering that cannot be represented within the model. </w:t>
      </w:r>
    </w:p>
    <w:p w14:paraId="0985AF26" w14:textId="77777777" w:rsidR="00EE7CF8" w:rsidRDefault="00EE7CF8" w:rsidP="00807B52">
      <w:pPr>
        <w:pStyle w:val="ListParagraph"/>
        <w:numPr>
          <w:ilvl w:val="0"/>
          <w:numId w:val="3"/>
        </w:numPr>
      </w:pPr>
      <w:r>
        <w:t>Insufficient data is available to support assessment and variation of measured versus calculated fabric U-Values and in particular with external walls that are more instrumental in energy performance of a property, a wider range of field trials could inform better parameterisation of energy models.</w:t>
      </w:r>
    </w:p>
    <w:p w14:paraId="664CA881" w14:textId="57A88FC8" w:rsidR="00807B52" w:rsidRDefault="00807B52" w:rsidP="00807B52">
      <w:pPr>
        <w:pStyle w:val="ListParagraph"/>
        <w:numPr>
          <w:ilvl w:val="0"/>
          <w:numId w:val="3"/>
        </w:numPr>
      </w:pPr>
      <w:r>
        <w:t>Floor and roof thermal values impose smaller uncertainty bands due to the thermally coupled nature of non-suspended floors with the ground, and in roofs due to the buffeting effect of the lo</w:t>
      </w:r>
      <w:r w:rsidR="000D7263">
        <w:t>ft</w:t>
      </w:r>
      <w:r>
        <w:t xml:space="preserve"> space. </w:t>
      </w:r>
      <w:r w:rsidR="00777E47">
        <w:t>Better estimation of</w:t>
      </w:r>
      <w:r>
        <w:t xml:space="preserve"> thermal values</w:t>
      </w:r>
      <w:r w:rsidR="00777E47">
        <w:t xml:space="preserve"> </w:t>
      </w:r>
      <w:r w:rsidR="000D7263">
        <w:t xml:space="preserve">could only be produced by </w:t>
      </w:r>
      <w:r>
        <w:t>an in-situ</w:t>
      </w:r>
      <w:r w:rsidR="00962ADC">
        <w:t xml:space="preserve"> </w:t>
      </w:r>
      <w:r>
        <w:t>measurement.</w:t>
      </w:r>
    </w:p>
    <w:p w14:paraId="31832FDC" w14:textId="77777777" w:rsidR="0007691C" w:rsidRDefault="0007691C" w:rsidP="00900EC0">
      <w:pPr>
        <w:rPr>
          <w:lang w:bidi="en-US"/>
        </w:rPr>
      </w:pPr>
    </w:p>
    <w:p w14:paraId="2A0B2ABA" w14:textId="69026821" w:rsidR="001642EC" w:rsidRDefault="001642EC" w:rsidP="3A38F70A">
      <w:pPr>
        <w:pStyle w:val="Heading1"/>
        <w:keepNext w:val="0"/>
        <w:keepLines w:val="0"/>
        <w:numPr>
          <w:ilvl w:val="0"/>
          <w:numId w:val="6"/>
        </w:numPr>
        <w:spacing w:before="300" w:after="40" w:line="276" w:lineRule="auto"/>
        <w:rPr>
          <w:rFonts w:asciiTheme="minorHAnsi" w:eastAsiaTheme="minorEastAsia" w:hAnsiTheme="minorHAnsi" w:cstheme="minorBidi"/>
          <w:b/>
          <w:bCs/>
          <w:smallCaps/>
          <w:color w:val="auto"/>
          <w:spacing w:val="5"/>
          <w:sz w:val="26"/>
          <w:szCs w:val="26"/>
          <w:lang w:bidi="en-US"/>
        </w:rPr>
      </w:pPr>
      <w:r w:rsidRPr="3A38F70A">
        <w:rPr>
          <w:rFonts w:asciiTheme="minorHAnsi" w:eastAsiaTheme="minorEastAsia" w:hAnsiTheme="minorHAnsi" w:cstheme="minorBidi"/>
          <w:b/>
          <w:bCs/>
          <w:smallCaps/>
          <w:color w:val="auto"/>
          <w:spacing w:val="5"/>
          <w:sz w:val="26"/>
          <w:szCs w:val="26"/>
          <w:lang w:bidi="en-US"/>
        </w:rPr>
        <w:t>Conclusions</w:t>
      </w:r>
    </w:p>
    <w:p w14:paraId="68EED098" w14:textId="1597058A" w:rsidR="00FF65F9" w:rsidRDefault="00FF65F9" w:rsidP="001642EC">
      <w:pPr>
        <w:rPr>
          <w:lang w:bidi="en-US"/>
        </w:rPr>
      </w:pPr>
      <w:r>
        <w:rPr>
          <w:lang w:bidi="en-US"/>
        </w:rPr>
        <w:t xml:space="preserve">Often random and continuous </w:t>
      </w:r>
      <w:r w:rsidR="00853F64">
        <w:rPr>
          <w:lang w:bidi="en-US"/>
        </w:rPr>
        <w:t xml:space="preserve">events in buildings are </w:t>
      </w:r>
      <w:r w:rsidR="00940F1D">
        <w:rPr>
          <w:lang w:bidi="en-US"/>
        </w:rPr>
        <w:t>reduced to</w:t>
      </w:r>
      <w:r w:rsidR="00853F64">
        <w:rPr>
          <w:lang w:bidi="en-US"/>
        </w:rPr>
        <w:t xml:space="preserve"> </w:t>
      </w:r>
      <w:r w:rsidR="00B97E64">
        <w:rPr>
          <w:lang w:bidi="en-US"/>
        </w:rPr>
        <w:t xml:space="preserve">deterministic and discrete estimations in energy models.  </w:t>
      </w:r>
      <w:r w:rsidR="001E3933">
        <w:rPr>
          <w:lang w:bidi="en-US"/>
        </w:rPr>
        <w:t xml:space="preserve">This work attempted to minimise </w:t>
      </w:r>
      <w:r w:rsidR="00EC3C87">
        <w:rPr>
          <w:lang w:bidi="en-US"/>
        </w:rPr>
        <w:t xml:space="preserve">any assumption in order to parameterise </w:t>
      </w:r>
    </w:p>
    <w:p w14:paraId="0972E529" w14:textId="34C44744" w:rsidR="001642EC" w:rsidRDefault="000A0FE6" w:rsidP="001642EC">
      <w:pPr>
        <w:rPr>
          <w:lang w:bidi="en-US"/>
        </w:rPr>
      </w:pPr>
      <w:r>
        <w:rPr>
          <w:lang w:bidi="en-US"/>
        </w:rPr>
        <w:lastRenderedPageBreak/>
        <w:t>What</w:t>
      </w:r>
      <w:r w:rsidR="0073203A">
        <w:rPr>
          <w:lang w:bidi="en-US"/>
        </w:rPr>
        <w:t xml:space="preserve"> is the electricity and gas profile of 21 Prince’s meadow if all the schedules and activity descriptions were set to default or industry normal </w:t>
      </w:r>
      <w:r>
        <w:rPr>
          <w:lang w:bidi="en-US"/>
        </w:rPr>
        <w:t>practices?</w:t>
      </w:r>
    </w:p>
    <w:p w14:paraId="3EA11415" w14:textId="370A5505" w:rsidR="00B22963" w:rsidRDefault="00B22963" w:rsidP="001642EC">
      <w:pPr>
        <w:rPr>
          <w:lang w:bidi="en-US"/>
        </w:rPr>
      </w:pPr>
      <w:r>
        <w:rPr>
          <w:lang w:bidi="en-US"/>
        </w:rPr>
        <w:t xml:space="preserve">When using measured data to inform a Bayesian uncertainty quantification, the posterior distribution derived using Bayesian technique </w:t>
      </w:r>
    </w:p>
    <w:p w14:paraId="7308E371" w14:textId="7C16C91C" w:rsidR="00B22963" w:rsidRDefault="00B22963" w:rsidP="001642EC">
      <w:r>
        <w:rPr>
          <w:lang w:bidi="en-US"/>
        </w:rPr>
        <w:t xml:space="preserve">Available observed data for building thermal and DHW load were aggregated at whole building level and at monthly intervals, leading to insufficient insight to infer subcategories </w:t>
      </w:r>
      <w:r w:rsidR="00607102">
        <w:rPr>
          <w:lang w:bidi="en-US"/>
        </w:rPr>
        <w:t>of loads with greater confidence.</w:t>
      </w:r>
      <w:r w:rsidR="005063EB">
        <w:rPr>
          <w:lang w:bidi="en-US"/>
        </w:rPr>
        <w:t xml:space="preserve"> </w:t>
      </w:r>
      <w:r w:rsidR="00F8379A">
        <w:rPr>
          <w:lang w:bidi="en-US"/>
        </w:rPr>
        <w:t xml:space="preserve">Uncertainty remains an ongoing challenge in building simulations as both the magnitude as well as the shape of the distribution of uncertainty distribution for most import parameters are </w:t>
      </w:r>
      <w:r w:rsidR="00CA2DDD">
        <w:rPr>
          <w:lang w:bidi="en-US"/>
        </w:rPr>
        <w:t>not</w:t>
      </w:r>
      <w:r w:rsidR="00F8379A">
        <w:rPr>
          <w:lang w:bidi="en-US"/>
        </w:rPr>
        <w:t xml:space="preserve"> yet uniformly defined.</w:t>
      </w:r>
    </w:p>
    <w:p w14:paraId="582968CE" w14:textId="77777777" w:rsidR="00244DA2" w:rsidRDefault="00244DA2" w:rsidP="00244DA2">
      <w:r>
        <w:t xml:space="preserve">Parameter input was assumed with </w:t>
      </w:r>
      <w:r w:rsidRPr="00986C16">
        <w:rPr>
          <w:highlight w:val="red"/>
        </w:rPr>
        <w:t>a Gaussian distribution</w:t>
      </w:r>
      <w:r>
        <w:t xml:space="preserve"> and posterior distribution of energy and environmental data was examined against actual measurements at monthly and hourly intervals.</w:t>
      </w:r>
    </w:p>
    <w:p w14:paraId="47A686D2" w14:textId="1A17A3A8" w:rsidR="00244DA2" w:rsidRDefault="00970D15" w:rsidP="00244DA2">
      <w:commentRangeStart w:id="9"/>
      <w:r>
        <w:t>One</w:t>
      </w:r>
      <w:r w:rsidR="00244DA2">
        <w:t xml:space="preserve"> of the findings of this work could be that although the model produces initial results that are very close to the measured values, when looked at </w:t>
      </w:r>
      <w:r w:rsidR="00CA2DDD">
        <w:t>more closely</w:t>
      </w:r>
      <w:r w:rsidR="00244DA2">
        <w:t>, they differ widely from available benchmarks and area-weighted field measurements. This highlights the need to have a set of guidelines describing in more realistic terms the need for accurate parameter inputs of models.</w:t>
      </w:r>
      <w:commentRangeEnd w:id="9"/>
      <w:r w:rsidR="00986C16">
        <w:rPr>
          <w:rStyle w:val="CommentReference"/>
        </w:rPr>
        <w:commentReference w:id="9"/>
      </w:r>
    </w:p>
    <w:p w14:paraId="5A8EF3EA" w14:textId="77777777" w:rsidR="00244DA2" w:rsidRDefault="00244DA2" w:rsidP="00244DA2">
      <w:r>
        <w:t>Also quit often analysts do not have high resolution data of buildings, if we can demonstrate how much uncertainty is involved in the model if it is to be calibrated based on the monthly available data then it is of great use to the simulation community.</w:t>
      </w:r>
    </w:p>
    <w:p w14:paraId="36877FE4" w14:textId="24592447" w:rsidR="00723D18" w:rsidRDefault="00723D18" w:rsidP="00723D18">
      <w:r w:rsidRPr="00FA0B7E">
        <w:rPr>
          <w:highlight w:val="yellow"/>
        </w:rPr>
        <w:t xml:space="preserve">The purpose of this work is to use actual </w:t>
      </w:r>
      <w:r>
        <w:rPr>
          <w:highlight w:val="yellow"/>
        </w:rPr>
        <w:t xml:space="preserve">monthly </w:t>
      </w:r>
      <w:r w:rsidRPr="00FA0B7E">
        <w:rPr>
          <w:highlight w:val="yellow"/>
        </w:rPr>
        <w:t xml:space="preserve">energy and environmental </w:t>
      </w:r>
      <w:r w:rsidR="00970D15" w:rsidRPr="00FA0B7E">
        <w:rPr>
          <w:highlight w:val="yellow"/>
        </w:rPr>
        <w:t>data and</w:t>
      </w:r>
      <w:r w:rsidRPr="00FA0B7E">
        <w:rPr>
          <w:highlight w:val="yellow"/>
        </w:rPr>
        <w:t xml:space="preserve"> reported uncertainty ranges of building fabric and plant efficiencies, as well as typical consumption data </w:t>
      </w:r>
      <w:commentRangeStart w:id="10"/>
      <w:r w:rsidRPr="00FA0B7E">
        <w:rPr>
          <w:highlight w:val="yellow"/>
        </w:rPr>
        <w:t>to train a Bayesian emulator</w:t>
      </w:r>
      <w:commentRangeEnd w:id="10"/>
      <w:r w:rsidR="00986C16">
        <w:rPr>
          <w:rStyle w:val="CommentReference"/>
        </w:rPr>
        <w:commentReference w:id="10"/>
      </w:r>
      <w:r w:rsidRPr="00FA0B7E">
        <w:rPr>
          <w:highlight w:val="yellow"/>
        </w:rPr>
        <w:t xml:space="preserve"> to reduce the space of parameter input uncertainty.</w:t>
      </w:r>
      <w:r>
        <w:t xml:space="preserve"> </w:t>
      </w:r>
    </w:p>
    <w:p w14:paraId="587FA0F5" w14:textId="77777777" w:rsidR="00723D18" w:rsidRDefault="00723D18" w:rsidP="00723D18"/>
    <w:p w14:paraId="334EBACF" w14:textId="10025C2A" w:rsidR="00723D18" w:rsidRDefault="00723D18" w:rsidP="00723D18">
      <w:r>
        <w:t>We argue that the inclusion of zone environmental conditions (</w:t>
      </w:r>
      <w:r w:rsidR="00970D15">
        <w:t>i.e.,</w:t>
      </w:r>
      <w:r>
        <w:t xml:space="preserve"> air temperature) is crucial to the quantification of building energy model uncertainty.</w:t>
      </w:r>
    </w:p>
    <w:p w14:paraId="2C6781A1" w14:textId="5BB84A57" w:rsidR="005B146C" w:rsidRDefault="005B146C" w:rsidP="005B146C">
      <w:r>
        <w:t xml:space="preserve">One of the conclusions can be that these models were not designed to </w:t>
      </w:r>
      <w:r w:rsidR="00CA46E2">
        <w:t>consider</w:t>
      </w:r>
      <w:r>
        <w:t xml:space="preserve"> the interaction and behaviour of the occupant with the building. Although the authors were completely aware of the details of how the building was used over the past year, the lack of this knowledge could have been predicted in this instance by an experienced analyst.</w:t>
      </w:r>
    </w:p>
    <w:p w14:paraId="728DE150" w14:textId="77777777" w:rsidR="000A0FE6" w:rsidRDefault="000A0FE6" w:rsidP="00900EC0"/>
    <w:p w14:paraId="4809B65E" w14:textId="64BC9A30" w:rsidR="000A0FE6" w:rsidRDefault="000A1013" w:rsidP="00900EC0">
      <w:r>
        <w:t xml:space="preserve">As </w:t>
      </w:r>
      <w:r w:rsidR="00242D5E">
        <w:t>buildings</w:t>
      </w:r>
      <w:r w:rsidR="00C8483D">
        <w:t xml:space="preserve"> become more and more </w:t>
      </w:r>
      <w:r w:rsidR="00242D5E">
        <w:t>electrically</w:t>
      </w:r>
      <w:r w:rsidR="00C8483D">
        <w:t xml:space="preserve"> powered, the stochastic nature of human </w:t>
      </w:r>
      <w:r w:rsidR="00242D5E">
        <w:t>comfort</w:t>
      </w:r>
      <w:r w:rsidR="00C8483D">
        <w:t xml:space="preserve"> makes the predictions of models weaker.</w:t>
      </w:r>
    </w:p>
    <w:p w14:paraId="58CE9523" w14:textId="77777777" w:rsidR="00242D5E" w:rsidRDefault="00242D5E"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lastRenderedPageBreak/>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t>22.</w:t>
      </w:r>
      <w:r w:rsidRPr="00EE2BAE">
        <w:tab/>
        <w:t xml:space="preserve">Macdonald, I.A., </w:t>
      </w:r>
      <w:r w:rsidRPr="00EE2BAE">
        <w:rPr>
          <w:i/>
        </w:rPr>
        <w:t>Quantifying the effects of uncertainty in building simulation</w:t>
      </w:r>
      <w:r w:rsidRPr="00EE2BAE">
        <w:t>. 2002, University of Strathclyde Glasgow.</w:t>
      </w:r>
    </w:p>
    <w:p w14:paraId="02E7DF46" w14:textId="3CD9260C"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14"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lastRenderedPageBreak/>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2069EEA"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15"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159B49F2"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16"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77777777" w:rsidR="006937B1" w:rsidRDefault="006937B1" w:rsidP="00BB2876">
      <w:pPr>
        <w:sectPr w:rsidR="006937B1">
          <w:footerReference w:type="default" r:id="rId17"/>
          <w:pgSz w:w="11906" w:h="16838"/>
          <w:pgMar w:top="1440" w:right="1440" w:bottom="1440" w:left="1440" w:header="708" w:footer="708" w:gutter="0"/>
          <w:cols w:space="708"/>
          <w:docGrid w:linePitch="360"/>
        </w:sectPr>
      </w:pPr>
    </w:p>
    <w:p w14:paraId="0DAF4455" w14:textId="77777777" w:rsidR="00EE2BAE" w:rsidRDefault="00EE2BAE" w:rsidP="00EE2BAE">
      <w:r w:rsidRPr="0007543D">
        <w:lastRenderedPageBreak/>
        <w:t>Table 1</w:t>
      </w:r>
      <w:r>
        <w:t>:</w:t>
      </w:r>
      <w:r w:rsidRPr="0007543D">
        <w:t xml:space="preserve"> </w:t>
      </w:r>
      <w:r>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51D09B64" w:rsidR="00E77B25" w:rsidRDefault="00E77B25" w:rsidP="00B965D3">
      <w:r>
        <w:lastRenderedPageBreak/>
        <w:t xml:space="preserve">Table </w:t>
      </w:r>
      <w:r w:rsidR="00B965D3">
        <w:t>2</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69B8AE1"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2"/>
        <w:gridCol w:w="1722"/>
        <w:gridCol w:w="1371"/>
        <w:gridCol w:w="1544"/>
        <w:gridCol w:w="1543"/>
        <w:gridCol w:w="1543"/>
        <w:gridCol w:w="1582"/>
        <w:gridCol w:w="1552"/>
        <w:gridCol w:w="1189"/>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11"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r>
              <w:t>300</w:t>
            </w:r>
            <w:r w:rsidR="005D08F2">
              <w:t xml:space="preserve"> (1</w:t>
            </w:r>
            <w:r w:rsidR="005D08F2" w:rsidRPr="005D08F2">
              <w:rPr>
                <w:vertAlign w:val="superscript"/>
              </w:rPr>
              <w:t>st</w:t>
            </w:r>
            <w:r w:rsidR="005D08F2">
              <w:t xml:space="preserve"> wave)</w:t>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11"/>
    </w:tbl>
    <w:p w14:paraId="389382B5" w14:textId="77777777" w:rsidR="006937B1" w:rsidRDefault="006937B1" w:rsidP="006937B1"/>
    <w:p w14:paraId="4C741404" w14:textId="14674916" w:rsidR="00047752" w:rsidRDefault="00047752" w:rsidP="00047752">
      <w:pPr>
        <w:spacing w:after="0" w:line="240" w:lineRule="auto"/>
        <w:rPr>
          <w:rFonts w:ascii="Calibri" w:hAnsi="Calibri"/>
          <w:color w:val="1F497D"/>
        </w:rPr>
      </w:pPr>
    </w:p>
    <w:p w14:paraId="1B19A9D7" w14:textId="42956377" w:rsidR="002E41FF" w:rsidRDefault="002E41FF" w:rsidP="00047752">
      <w:pPr>
        <w:spacing w:after="0" w:line="240" w:lineRule="auto"/>
        <w:rPr>
          <w:rFonts w:ascii="Calibri" w:hAnsi="Calibri"/>
          <w:color w:val="1F497D"/>
        </w:rPr>
      </w:pPr>
    </w:p>
    <w:p w14:paraId="78159535" w14:textId="6F0A0F4F" w:rsidR="002E41FF" w:rsidRDefault="002E41FF" w:rsidP="00047752">
      <w:pPr>
        <w:spacing w:after="0" w:line="240" w:lineRule="auto"/>
        <w:rPr>
          <w:rFonts w:ascii="Calibri" w:hAnsi="Calibri"/>
          <w:color w:val="1F497D"/>
        </w:rPr>
      </w:pPr>
    </w:p>
    <w:p w14:paraId="6FFA29AE" w14:textId="6B1DEC46" w:rsidR="002E41FF" w:rsidRDefault="002E41FF" w:rsidP="00047752">
      <w:pPr>
        <w:spacing w:after="0" w:line="240" w:lineRule="auto"/>
        <w:rPr>
          <w:rFonts w:ascii="Calibri" w:hAnsi="Calibri"/>
          <w:color w:val="1F497D"/>
        </w:rPr>
      </w:pPr>
    </w:p>
    <w:p w14:paraId="75FE2134" w14:textId="314CB7C3" w:rsidR="002E41FF" w:rsidRDefault="002E41FF" w:rsidP="00047752">
      <w:pPr>
        <w:spacing w:after="0" w:line="240" w:lineRule="auto"/>
        <w:rPr>
          <w:rFonts w:ascii="Calibri" w:hAnsi="Calibri"/>
          <w:color w:val="1F497D"/>
        </w:rPr>
      </w:pPr>
    </w:p>
    <w:p w14:paraId="67326EA8" w14:textId="14CC136D" w:rsidR="002E41FF" w:rsidRDefault="002E41FF" w:rsidP="00047752">
      <w:pPr>
        <w:spacing w:after="0" w:line="240" w:lineRule="auto"/>
        <w:rPr>
          <w:rFonts w:ascii="Calibri" w:hAnsi="Calibri"/>
          <w:color w:val="1F497D"/>
        </w:rPr>
      </w:pPr>
    </w:p>
    <w:p w14:paraId="741201C1" w14:textId="71DA3C0D" w:rsidR="002E41FF" w:rsidRDefault="002E41FF" w:rsidP="00047752">
      <w:pPr>
        <w:spacing w:after="0" w:line="240" w:lineRule="auto"/>
        <w:rPr>
          <w:rFonts w:ascii="Calibri" w:hAnsi="Calibri"/>
          <w:color w:val="1F497D"/>
        </w:rPr>
      </w:pPr>
    </w:p>
    <w:p w14:paraId="5C3EB123" w14:textId="6C1E73A3" w:rsidR="002E41FF" w:rsidRDefault="002E41FF" w:rsidP="00047752">
      <w:pPr>
        <w:spacing w:after="0" w:line="240" w:lineRule="auto"/>
        <w:rPr>
          <w:rFonts w:ascii="Calibri" w:hAnsi="Calibri"/>
          <w:color w:val="1F497D"/>
        </w:rPr>
      </w:pPr>
    </w:p>
    <w:p w14:paraId="674731F1" w14:textId="3153E2F6" w:rsidR="002E41FF" w:rsidRDefault="002E41FF" w:rsidP="00047752">
      <w:pPr>
        <w:spacing w:after="0" w:line="240" w:lineRule="auto"/>
        <w:rPr>
          <w:rFonts w:ascii="Calibri" w:hAnsi="Calibri"/>
          <w:color w:val="1F497D"/>
        </w:rPr>
      </w:pPr>
    </w:p>
    <w:p w14:paraId="7A36CD3B" w14:textId="236C56C8" w:rsidR="002E41FF" w:rsidRDefault="002E41FF" w:rsidP="00047752">
      <w:pPr>
        <w:spacing w:after="0" w:line="240" w:lineRule="auto"/>
        <w:rPr>
          <w:rFonts w:ascii="Calibri" w:hAnsi="Calibri"/>
          <w:color w:val="1F497D"/>
        </w:rPr>
      </w:pPr>
    </w:p>
    <w:p w14:paraId="0E4A045C" w14:textId="4895FEC2" w:rsidR="002E41FF" w:rsidRDefault="002E41FF" w:rsidP="00047752">
      <w:pPr>
        <w:spacing w:after="0" w:line="240" w:lineRule="auto"/>
        <w:rPr>
          <w:rFonts w:ascii="Calibri" w:hAnsi="Calibri"/>
          <w:color w:val="1F497D"/>
        </w:rPr>
      </w:pPr>
    </w:p>
    <w:p w14:paraId="3D5B414D" w14:textId="77777777" w:rsidR="002E41FF" w:rsidRDefault="002E41FF" w:rsidP="00047752">
      <w:pPr>
        <w:spacing w:after="0" w:line="240" w:lineRule="auto"/>
        <w:rPr>
          <w:rFonts w:ascii="Calibri" w:hAnsi="Calibri"/>
          <w:color w:val="1F497D"/>
        </w:rPr>
      </w:pPr>
    </w:p>
    <w:p w14:paraId="1C30CDEC" w14:textId="77777777" w:rsidR="00047752" w:rsidRDefault="00047752" w:rsidP="00047752">
      <w:pPr>
        <w:spacing w:after="0" w:line="240" w:lineRule="auto"/>
        <w:rPr>
          <w:rFonts w:ascii="Calibri" w:hAnsi="Calibri"/>
          <w:color w:val="1F497D"/>
        </w:rPr>
      </w:pPr>
    </w:p>
    <w:p w14:paraId="1758A2DD" w14:textId="77777777" w:rsidR="00047752" w:rsidRDefault="00047752" w:rsidP="00047752">
      <w:pPr>
        <w:spacing w:after="0" w:line="240" w:lineRule="auto"/>
        <w:rPr>
          <w:rFonts w:ascii="Calibri" w:hAnsi="Calibri"/>
          <w:color w:val="1F497D"/>
        </w:rPr>
      </w:pPr>
    </w:p>
    <w:p w14:paraId="1170C19A" w14:textId="6945C38D" w:rsidR="009A4E0C" w:rsidRDefault="009A4E0C" w:rsidP="00675CBA"/>
    <w:sectPr w:rsidR="009A4E0C"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1-09-27T16:05:00Z" w:initials="DD">
    <w:p w14:paraId="41434BB5" w14:textId="45C56854" w:rsidR="00915DEA" w:rsidRDefault="00915DEA">
      <w:pPr>
        <w:pStyle w:val="CommentText"/>
      </w:pPr>
      <w:r>
        <w:rPr>
          <w:rStyle w:val="CommentReference"/>
        </w:rPr>
        <w:annotationRef/>
      </w:r>
      <w:r>
        <w:t>I think we should link more explicitly the statistical and energy sides of the work here. And highlight the convenience of an emulator to the energy community, to handle uncertainties and to get instantaneous predictions of complex models.</w:t>
      </w:r>
    </w:p>
  </w:comment>
  <w:comment w:id="2" w:author="DOMINGO, DARIO" w:date="2021-09-27T16:00:00Z" w:initials="DD">
    <w:p w14:paraId="03658E56" w14:textId="2FB8BE21" w:rsidR="00915DEA" w:rsidRDefault="00915DEA">
      <w:pPr>
        <w:pStyle w:val="CommentText"/>
      </w:pPr>
      <w:r>
        <w:rPr>
          <w:rStyle w:val="CommentReference"/>
        </w:rPr>
        <w:annotationRef/>
      </w:r>
      <w:r>
        <w:t>What do we mean by inverse UA?</w:t>
      </w:r>
    </w:p>
  </w:comment>
  <w:comment w:id="4" w:author="DOMINGO, DARIO" w:date="2021-09-27T16:25:00Z" w:initials="DD">
    <w:p w14:paraId="28A872CF" w14:textId="537E80B8" w:rsidR="00915DEA" w:rsidRDefault="00915DEA">
      <w:pPr>
        <w:pStyle w:val="CommentText"/>
      </w:pPr>
      <w:r>
        <w:rPr>
          <w:rStyle w:val="CommentReference"/>
        </w:rPr>
        <w:annotationRef/>
      </w:r>
      <w:r>
        <w:t>Replace with dot</w:t>
      </w:r>
    </w:p>
  </w:comment>
  <w:comment w:id="3" w:author="DOMINGO, DARIO" w:date="2021-09-27T16:26:00Z" w:initials="DD">
    <w:p w14:paraId="2C1F3750" w14:textId="0AE74927" w:rsidR="00915DEA" w:rsidRDefault="00915DEA">
      <w:pPr>
        <w:pStyle w:val="CommentText"/>
      </w:pPr>
      <w:r>
        <w:rPr>
          <w:rStyle w:val="CommentReference"/>
        </w:rPr>
        <w:annotationRef/>
      </w:r>
      <w:r>
        <w:t>Has-&gt;have. Make sentence clearer</w:t>
      </w:r>
    </w:p>
  </w:comment>
  <w:comment w:id="5" w:author="DOMINGO, DARIO" w:date="2021-09-27T16:33:00Z" w:initials="DD">
    <w:p w14:paraId="308311B3" w14:textId="06C20F59" w:rsidR="00915DEA" w:rsidRDefault="00915DEA">
      <w:pPr>
        <w:pStyle w:val="CommentText"/>
      </w:pPr>
      <w:r>
        <w:rPr>
          <w:rStyle w:val="CommentReference"/>
        </w:rPr>
        <w:annotationRef/>
      </w:r>
      <w:r>
        <w:t>The whole paragraph will get revised. This sentence in particular is incorrect</w:t>
      </w:r>
    </w:p>
  </w:comment>
  <w:comment w:id="6" w:author="DOMINGO, DARIO" w:date="2021-09-27T16:38:00Z" w:initials="DD">
    <w:p w14:paraId="4E90F9EE" w14:textId="17E3F41A" w:rsidR="00915DEA" w:rsidRDefault="00915DEA">
      <w:pPr>
        <w:pStyle w:val="CommentText"/>
      </w:pPr>
      <w:r>
        <w:rPr>
          <w:rStyle w:val="CommentReference"/>
        </w:rPr>
        <w:annotationRef/>
      </w:r>
      <w:r>
        <w:t>Similar sentences (very good) should come much earlier</w:t>
      </w:r>
    </w:p>
  </w:comment>
  <w:comment w:id="7" w:author="DOMINGO, DARIO" w:date="2021-09-27T17:32:00Z" w:initials="DD">
    <w:p w14:paraId="4B994828" w14:textId="33F1A172" w:rsidR="00915DEA" w:rsidRDefault="00915DEA">
      <w:pPr>
        <w:pStyle w:val="CommentText"/>
      </w:pPr>
      <w:r>
        <w:rPr>
          <w:rStyle w:val="CommentReference"/>
        </w:rPr>
        <w:annotationRef/>
      </w:r>
      <w:r>
        <w:t>How do we go from 30s to 1h?</w:t>
      </w:r>
    </w:p>
  </w:comment>
  <w:comment w:id="8" w:author="DOMINGO, DARIO" w:date="2021-09-27T17:35:00Z" w:initials="DD">
    <w:p w14:paraId="3F0E6017" w14:textId="46B97D88" w:rsidR="00915DEA" w:rsidRDefault="00915DEA">
      <w:pPr>
        <w:pStyle w:val="CommentText"/>
      </w:pPr>
      <w:r>
        <w:rPr>
          <w:rStyle w:val="CommentReference"/>
        </w:rPr>
        <w:annotationRef/>
      </w:r>
      <w:r>
        <w:t>Standard?</w:t>
      </w:r>
    </w:p>
  </w:comment>
  <w:comment w:id="9" w:author="DOMINGO, DARIO" w:date="2021-09-27T19:14:00Z" w:initials="DD">
    <w:p w14:paraId="5367C6D8" w14:textId="7E67A0E9" w:rsidR="00915DEA" w:rsidRDefault="00915DEA">
      <w:pPr>
        <w:pStyle w:val="CommentText"/>
      </w:pPr>
      <w:r>
        <w:rPr>
          <w:rStyle w:val="CommentReference"/>
        </w:rPr>
        <w:annotationRef/>
      </w:r>
      <w:r>
        <w:t>Good, maybe we should discuss that</w:t>
      </w:r>
    </w:p>
  </w:comment>
  <w:comment w:id="10" w:author="DOMINGO, DARIO" w:date="2021-09-27T19:15:00Z" w:initials="DD">
    <w:p w14:paraId="51458637" w14:textId="47D3FA43" w:rsidR="00915DEA" w:rsidRDefault="00915DEA">
      <w:pPr>
        <w:pStyle w:val="CommentText"/>
      </w:pPr>
      <w:r>
        <w:rPr>
          <w:rStyle w:val="CommentReference"/>
        </w:rPr>
        <w:annotationRef/>
      </w:r>
      <w:r>
        <w:t>Sentence to be revised and corrected when inserted in text (we use none of the above to train the emulator, only simulations ar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1434BB5" w15:done="0"/>
  <w15:commentEx w15:paraId="03658E56" w15:done="0"/>
  <w15:commentEx w15:paraId="28A872CF" w15:done="0"/>
  <w15:commentEx w15:paraId="2C1F3750" w15:done="0"/>
  <w15:commentEx w15:paraId="308311B3" w15:done="0"/>
  <w15:commentEx w15:paraId="4E90F9EE" w15:done="0"/>
  <w15:commentEx w15:paraId="4B994828" w15:done="0"/>
  <w15:commentEx w15:paraId="3F0E6017" w15:done="0"/>
  <w15:commentEx w15:paraId="5367C6D8" w15:done="0"/>
  <w15:commentEx w15:paraId="5145863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92FAB2" w14:textId="77777777" w:rsidR="007F0337" w:rsidRDefault="007F0337" w:rsidP="00E06B35">
      <w:pPr>
        <w:spacing w:after="0" w:line="240" w:lineRule="auto"/>
      </w:pPr>
      <w:r>
        <w:separator/>
      </w:r>
    </w:p>
  </w:endnote>
  <w:endnote w:type="continuationSeparator" w:id="0">
    <w:p w14:paraId="583E96B8" w14:textId="77777777" w:rsidR="007F0337" w:rsidRDefault="007F0337"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585B51FC" w:rsidR="00915DEA" w:rsidRDefault="00915DEA">
        <w:pPr>
          <w:pStyle w:val="Footer"/>
          <w:jc w:val="right"/>
        </w:pPr>
        <w:r>
          <w:fldChar w:fldCharType="begin"/>
        </w:r>
        <w:r>
          <w:instrText xml:space="preserve"> PAGE   \* MERGEFORMAT </w:instrText>
        </w:r>
        <w:r>
          <w:fldChar w:fldCharType="separate"/>
        </w:r>
        <w:r w:rsidR="00180144">
          <w:rPr>
            <w:noProof/>
          </w:rPr>
          <w:t>16</w:t>
        </w:r>
        <w:r>
          <w:rPr>
            <w:noProof/>
          </w:rPr>
          <w:fldChar w:fldCharType="end"/>
        </w:r>
      </w:p>
    </w:sdtContent>
  </w:sdt>
  <w:p w14:paraId="2BF1BB3D" w14:textId="77777777" w:rsidR="00915DEA" w:rsidRDefault="00915D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53C12" w14:textId="77777777" w:rsidR="007F0337" w:rsidRDefault="007F0337" w:rsidP="00E06B35">
      <w:pPr>
        <w:spacing w:after="0" w:line="240" w:lineRule="auto"/>
      </w:pPr>
      <w:r>
        <w:separator/>
      </w:r>
    </w:p>
  </w:footnote>
  <w:footnote w:type="continuationSeparator" w:id="0">
    <w:p w14:paraId="2221D17B" w14:textId="77777777" w:rsidR="007F0337" w:rsidRDefault="007F0337" w:rsidP="00E06B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72C52"/>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247376"/>
    <w:multiLevelType w:val="hybridMultilevel"/>
    <w:tmpl w:val="D988DC40"/>
    <w:lvl w:ilvl="0" w:tplc="3274D22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767A6B"/>
    <w:multiLevelType w:val="hybridMultilevel"/>
    <w:tmpl w:val="286AF466"/>
    <w:lvl w:ilvl="0" w:tplc="42BA2B58">
      <w:start w:val="1"/>
      <w:numFmt w:val="decimal"/>
      <w:lvlText w:val="%1."/>
      <w:lvlJc w:val="left"/>
      <w:pPr>
        <w:ind w:left="720" w:hanging="360"/>
      </w:pPr>
      <w:rPr>
        <w:rFonts w:eastAsiaTheme="minorEastAsia"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907FD4"/>
    <w:multiLevelType w:val="hybridMultilevel"/>
    <w:tmpl w:val="49FCB4A4"/>
    <w:lvl w:ilvl="0" w:tplc="6EAC23F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9353E69"/>
    <w:multiLevelType w:val="hybridMultilevel"/>
    <w:tmpl w:val="1068D886"/>
    <w:lvl w:ilvl="0" w:tplc="F1A4B9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C33660"/>
    <w:multiLevelType w:val="hybridMultilevel"/>
    <w:tmpl w:val="C8E44858"/>
    <w:lvl w:ilvl="0" w:tplc="ECEE04D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121C1"/>
    <w:multiLevelType w:val="hybridMultilevel"/>
    <w:tmpl w:val="447CAF22"/>
    <w:lvl w:ilvl="0" w:tplc="08090019">
      <w:start w:val="1"/>
      <w:numFmt w:val="lowerLetter"/>
      <w:lvlText w:val="%1."/>
      <w:lvlJc w:val="left"/>
      <w:pPr>
        <w:ind w:left="1440" w:hanging="360"/>
      </w:pPr>
    </w:lvl>
    <w:lvl w:ilvl="1" w:tplc="08090019">
      <w:start w:val="1"/>
      <w:numFmt w:val="lowerLetter"/>
      <w:lvlText w:val="%2."/>
      <w:lvlJc w:val="left"/>
      <w:pPr>
        <w:ind w:left="2160" w:hanging="360"/>
      </w:pPr>
    </w:lvl>
    <w:lvl w:ilvl="2" w:tplc="0809001B">
      <w:start w:val="1"/>
      <w:numFmt w:val="lowerRoman"/>
      <w:lvlText w:val="%3."/>
      <w:lvlJc w:val="right"/>
      <w:pPr>
        <w:ind w:left="2880" w:hanging="180"/>
      </w:pPr>
    </w:lvl>
    <w:lvl w:ilvl="3" w:tplc="0809000F">
      <w:start w:val="1"/>
      <w:numFmt w:val="decimal"/>
      <w:lvlText w:val="%4."/>
      <w:lvlJc w:val="left"/>
      <w:pPr>
        <w:ind w:left="3600" w:hanging="360"/>
      </w:pPr>
    </w:lvl>
    <w:lvl w:ilvl="4" w:tplc="08090019">
      <w:start w:val="1"/>
      <w:numFmt w:val="lowerLetter"/>
      <w:lvlText w:val="%5."/>
      <w:lvlJc w:val="left"/>
      <w:pPr>
        <w:ind w:left="4320" w:hanging="360"/>
      </w:pPr>
    </w:lvl>
    <w:lvl w:ilvl="5" w:tplc="0809001B">
      <w:start w:val="1"/>
      <w:numFmt w:val="lowerRoman"/>
      <w:lvlText w:val="%6."/>
      <w:lvlJc w:val="right"/>
      <w:pPr>
        <w:ind w:left="5040" w:hanging="180"/>
      </w:pPr>
    </w:lvl>
    <w:lvl w:ilvl="6" w:tplc="0809000F">
      <w:start w:val="1"/>
      <w:numFmt w:val="decimal"/>
      <w:lvlText w:val="%7."/>
      <w:lvlJc w:val="left"/>
      <w:pPr>
        <w:ind w:left="5760" w:hanging="360"/>
      </w:pPr>
    </w:lvl>
    <w:lvl w:ilvl="7" w:tplc="08090019">
      <w:start w:val="1"/>
      <w:numFmt w:val="lowerLetter"/>
      <w:lvlText w:val="%8."/>
      <w:lvlJc w:val="left"/>
      <w:pPr>
        <w:ind w:left="6480" w:hanging="360"/>
      </w:pPr>
    </w:lvl>
    <w:lvl w:ilvl="8" w:tplc="0809001B">
      <w:start w:val="1"/>
      <w:numFmt w:val="lowerRoman"/>
      <w:lvlText w:val="%9."/>
      <w:lvlJc w:val="right"/>
      <w:pPr>
        <w:ind w:left="7200" w:hanging="180"/>
      </w:pPr>
    </w:lvl>
  </w:abstractNum>
  <w:abstractNum w:abstractNumId="7" w15:restartNumberingAfterBreak="0">
    <w:nsid w:val="31FF5308"/>
    <w:multiLevelType w:val="hybridMultilevel"/>
    <w:tmpl w:val="3B4A17A8"/>
    <w:lvl w:ilvl="0" w:tplc="07A81E74">
      <w:start w:val="1"/>
      <w:numFmt w:val="bullet"/>
      <w:lvlText w:val=""/>
      <w:lvlJc w:val="left"/>
      <w:pPr>
        <w:ind w:left="720" w:hanging="360"/>
      </w:pPr>
      <w:rPr>
        <w:rFonts w:ascii="Symbol" w:hAnsi="Symbol" w:hint="default"/>
      </w:rPr>
    </w:lvl>
    <w:lvl w:ilvl="1" w:tplc="95F09EBE">
      <w:start w:val="1"/>
      <w:numFmt w:val="bullet"/>
      <w:lvlText w:val="o"/>
      <w:lvlJc w:val="left"/>
      <w:pPr>
        <w:ind w:left="1440" w:hanging="360"/>
      </w:pPr>
      <w:rPr>
        <w:rFonts w:ascii="Courier New" w:hAnsi="Courier New" w:hint="default"/>
      </w:rPr>
    </w:lvl>
    <w:lvl w:ilvl="2" w:tplc="4D7294C4">
      <w:start w:val="1"/>
      <w:numFmt w:val="bullet"/>
      <w:lvlText w:val=""/>
      <w:lvlJc w:val="left"/>
      <w:pPr>
        <w:ind w:left="2160" w:hanging="360"/>
      </w:pPr>
      <w:rPr>
        <w:rFonts w:ascii="Wingdings" w:hAnsi="Wingdings" w:hint="default"/>
      </w:rPr>
    </w:lvl>
    <w:lvl w:ilvl="3" w:tplc="917CABF0">
      <w:start w:val="1"/>
      <w:numFmt w:val="bullet"/>
      <w:lvlText w:val=""/>
      <w:lvlJc w:val="left"/>
      <w:pPr>
        <w:ind w:left="2880" w:hanging="360"/>
      </w:pPr>
      <w:rPr>
        <w:rFonts w:ascii="Symbol" w:hAnsi="Symbol" w:hint="default"/>
      </w:rPr>
    </w:lvl>
    <w:lvl w:ilvl="4" w:tplc="A79CAFE6">
      <w:start w:val="1"/>
      <w:numFmt w:val="bullet"/>
      <w:lvlText w:val="o"/>
      <w:lvlJc w:val="left"/>
      <w:pPr>
        <w:ind w:left="3600" w:hanging="360"/>
      </w:pPr>
      <w:rPr>
        <w:rFonts w:ascii="Courier New" w:hAnsi="Courier New" w:hint="default"/>
      </w:rPr>
    </w:lvl>
    <w:lvl w:ilvl="5" w:tplc="9522D5AC">
      <w:start w:val="1"/>
      <w:numFmt w:val="bullet"/>
      <w:lvlText w:val=""/>
      <w:lvlJc w:val="left"/>
      <w:pPr>
        <w:ind w:left="4320" w:hanging="360"/>
      </w:pPr>
      <w:rPr>
        <w:rFonts w:ascii="Wingdings" w:hAnsi="Wingdings" w:hint="default"/>
      </w:rPr>
    </w:lvl>
    <w:lvl w:ilvl="6" w:tplc="AA60A4D4">
      <w:start w:val="1"/>
      <w:numFmt w:val="bullet"/>
      <w:lvlText w:val=""/>
      <w:lvlJc w:val="left"/>
      <w:pPr>
        <w:ind w:left="5040" w:hanging="360"/>
      </w:pPr>
      <w:rPr>
        <w:rFonts w:ascii="Symbol" w:hAnsi="Symbol" w:hint="default"/>
      </w:rPr>
    </w:lvl>
    <w:lvl w:ilvl="7" w:tplc="CA1E6006">
      <w:start w:val="1"/>
      <w:numFmt w:val="bullet"/>
      <w:lvlText w:val="o"/>
      <w:lvlJc w:val="left"/>
      <w:pPr>
        <w:ind w:left="5760" w:hanging="360"/>
      </w:pPr>
      <w:rPr>
        <w:rFonts w:ascii="Courier New" w:hAnsi="Courier New" w:hint="default"/>
      </w:rPr>
    </w:lvl>
    <w:lvl w:ilvl="8" w:tplc="1952AE4E">
      <w:start w:val="1"/>
      <w:numFmt w:val="bullet"/>
      <w:lvlText w:val=""/>
      <w:lvlJc w:val="left"/>
      <w:pPr>
        <w:ind w:left="6480" w:hanging="360"/>
      </w:pPr>
      <w:rPr>
        <w:rFonts w:ascii="Wingdings" w:hAnsi="Wingdings" w:hint="default"/>
      </w:rPr>
    </w:lvl>
  </w:abstractNum>
  <w:abstractNum w:abstractNumId="8" w15:restartNumberingAfterBreak="0">
    <w:nsid w:val="32E667DF"/>
    <w:multiLevelType w:val="hybridMultilevel"/>
    <w:tmpl w:val="AA2846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C82801"/>
    <w:multiLevelType w:val="hybridMultilevel"/>
    <w:tmpl w:val="E72E5BFC"/>
    <w:lvl w:ilvl="0" w:tplc="345E5D1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0F9511D"/>
    <w:multiLevelType w:val="hybridMultilevel"/>
    <w:tmpl w:val="43208D80"/>
    <w:lvl w:ilvl="0" w:tplc="8D2C426A">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2296821"/>
    <w:multiLevelType w:val="hybridMultilevel"/>
    <w:tmpl w:val="9B441B66"/>
    <w:lvl w:ilvl="0" w:tplc="F65CD1D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7C76257"/>
    <w:multiLevelType w:val="hybridMultilevel"/>
    <w:tmpl w:val="DA881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A50CA2"/>
    <w:multiLevelType w:val="hybridMultilevel"/>
    <w:tmpl w:val="BD060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A579B5"/>
    <w:multiLevelType w:val="hybridMultilevel"/>
    <w:tmpl w:val="EF7CF4B0"/>
    <w:lvl w:ilvl="0" w:tplc="24C85E6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94E4CAB"/>
    <w:multiLevelType w:val="hybridMultilevel"/>
    <w:tmpl w:val="E118E68E"/>
    <w:lvl w:ilvl="0" w:tplc="FB348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C3825DC"/>
    <w:multiLevelType w:val="hybridMultilevel"/>
    <w:tmpl w:val="25BCE4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64943DA"/>
    <w:multiLevelType w:val="hybridMultilevel"/>
    <w:tmpl w:val="FCB2C7B4"/>
    <w:lvl w:ilvl="0" w:tplc="741242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933123B"/>
    <w:multiLevelType w:val="hybridMultilevel"/>
    <w:tmpl w:val="F28459D8"/>
    <w:lvl w:ilvl="0" w:tplc="48509FF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7B063A3"/>
    <w:multiLevelType w:val="hybridMultilevel"/>
    <w:tmpl w:val="B4C2E6B8"/>
    <w:lvl w:ilvl="0" w:tplc="E528C5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DD3498E"/>
    <w:multiLevelType w:val="hybridMultilevel"/>
    <w:tmpl w:val="E4ECEB70"/>
    <w:lvl w:ilvl="0" w:tplc="9C52628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8"/>
  </w:num>
  <w:num w:numId="3">
    <w:abstractNumId w:val="16"/>
  </w:num>
  <w:num w:numId="4">
    <w:abstractNumId w:val="14"/>
  </w:num>
  <w:num w:numId="5">
    <w:abstractNumId w:val="19"/>
  </w:num>
  <w:num w:numId="6">
    <w:abstractNumId w:val="11"/>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6"/>
  </w:num>
  <w:num w:numId="10">
    <w:abstractNumId w:val="4"/>
  </w:num>
  <w:num w:numId="11">
    <w:abstractNumId w:val="15"/>
  </w:num>
  <w:num w:numId="12">
    <w:abstractNumId w:val="0"/>
  </w:num>
  <w:num w:numId="13">
    <w:abstractNumId w:val="20"/>
  </w:num>
  <w:num w:numId="14">
    <w:abstractNumId w:val="12"/>
  </w:num>
  <w:num w:numId="15">
    <w:abstractNumId w:val="3"/>
  </w:num>
  <w:num w:numId="16">
    <w:abstractNumId w:val="18"/>
  </w:num>
  <w:num w:numId="17">
    <w:abstractNumId w:val="1"/>
  </w:num>
  <w:num w:numId="18">
    <w:abstractNumId w:val="5"/>
  </w:num>
  <w:num w:numId="19">
    <w:abstractNumId w:val="2"/>
  </w:num>
  <w:num w:numId="20">
    <w:abstractNumId w:val="9"/>
  </w:num>
  <w:num w:numId="21">
    <w:abstractNumId w:val="13"/>
  </w:num>
  <w:num w:numId="2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16AE"/>
    <w:rsid w:val="00001941"/>
    <w:rsid w:val="000058B1"/>
    <w:rsid w:val="00006851"/>
    <w:rsid w:val="00006B06"/>
    <w:rsid w:val="00021D0F"/>
    <w:rsid w:val="00023E12"/>
    <w:rsid w:val="00024CCC"/>
    <w:rsid w:val="00025B67"/>
    <w:rsid w:val="00033B73"/>
    <w:rsid w:val="0003534F"/>
    <w:rsid w:val="0004042F"/>
    <w:rsid w:val="00040687"/>
    <w:rsid w:val="00041CCB"/>
    <w:rsid w:val="00043572"/>
    <w:rsid w:val="00047752"/>
    <w:rsid w:val="00054C50"/>
    <w:rsid w:val="00057CD3"/>
    <w:rsid w:val="00064758"/>
    <w:rsid w:val="00065231"/>
    <w:rsid w:val="0007036F"/>
    <w:rsid w:val="0007543D"/>
    <w:rsid w:val="0007691C"/>
    <w:rsid w:val="000771A0"/>
    <w:rsid w:val="0007731A"/>
    <w:rsid w:val="00077A8F"/>
    <w:rsid w:val="00080F32"/>
    <w:rsid w:val="000813A7"/>
    <w:rsid w:val="000828A9"/>
    <w:rsid w:val="00083509"/>
    <w:rsid w:val="000936D2"/>
    <w:rsid w:val="00094B2E"/>
    <w:rsid w:val="00095AE3"/>
    <w:rsid w:val="000A0FE6"/>
    <w:rsid w:val="000A1013"/>
    <w:rsid w:val="000A3CD3"/>
    <w:rsid w:val="000B2DAD"/>
    <w:rsid w:val="000C2CFC"/>
    <w:rsid w:val="000D022A"/>
    <w:rsid w:val="000D3521"/>
    <w:rsid w:val="000D6B55"/>
    <w:rsid w:val="000D7263"/>
    <w:rsid w:val="000E15A6"/>
    <w:rsid w:val="000E22A6"/>
    <w:rsid w:val="000F03E4"/>
    <w:rsid w:val="000F2195"/>
    <w:rsid w:val="000F5C7D"/>
    <w:rsid w:val="000F7264"/>
    <w:rsid w:val="001001F1"/>
    <w:rsid w:val="0010043A"/>
    <w:rsid w:val="00104A76"/>
    <w:rsid w:val="0010560F"/>
    <w:rsid w:val="00107AB8"/>
    <w:rsid w:val="00111E4E"/>
    <w:rsid w:val="00116941"/>
    <w:rsid w:val="00116B3A"/>
    <w:rsid w:val="001173C5"/>
    <w:rsid w:val="00121186"/>
    <w:rsid w:val="001217C4"/>
    <w:rsid w:val="001244B3"/>
    <w:rsid w:val="00131B62"/>
    <w:rsid w:val="001369E4"/>
    <w:rsid w:val="001374D2"/>
    <w:rsid w:val="00137CB6"/>
    <w:rsid w:val="00141E5B"/>
    <w:rsid w:val="00147CCD"/>
    <w:rsid w:val="0015555D"/>
    <w:rsid w:val="00156977"/>
    <w:rsid w:val="001642EC"/>
    <w:rsid w:val="0016558B"/>
    <w:rsid w:val="001666B9"/>
    <w:rsid w:val="001769CF"/>
    <w:rsid w:val="0017754E"/>
    <w:rsid w:val="00180144"/>
    <w:rsid w:val="00181EE7"/>
    <w:rsid w:val="001820BC"/>
    <w:rsid w:val="001849DF"/>
    <w:rsid w:val="00187BFC"/>
    <w:rsid w:val="0019129C"/>
    <w:rsid w:val="0019248A"/>
    <w:rsid w:val="0019694C"/>
    <w:rsid w:val="00197BDB"/>
    <w:rsid w:val="001A1233"/>
    <w:rsid w:val="001A65CD"/>
    <w:rsid w:val="001B113A"/>
    <w:rsid w:val="001B346A"/>
    <w:rsid w:val="001B3A91"/>
    <w:rsid w:val="001B756E"/>
    <w:rsid w:val="001C0331"/>
    <w:rsid w:val="001C5BBB"/>
    <w:rsid w:val="001C7864"/>
    <w:rsid w:val="001C79AD"/>
    <w:rsid w:val="001D2A0E"/>
    <w:rsid w:val="001D46C9"/>
    <w:rsid w:val="001D5CD0"/>
    <w:rsid w:val="001D711B"/>
    <w:rsid w:val="001D78CE"/>
    <w:rsid w:val="001E0B38"/>
    <w:rsid w:val="001E3933"/>
    <w:rsid w:val="001E7A58"/>
    <w:rsid w:val="001E7B27"/>
    <w:rsid w:val="001F537A"/>
    <w:rsid w:val="001F64DB"/>
    <w:rsid w:val="001F6EC7"/>
    <w:rsid w:val="0020152E"/>
    <w:rsid w:val="0020559C"/>
    <w:rsid w:val="002074F1"/>
    <w:rsid w:val="00210B8E"/>
    <w:rsid w:val="00211127"/>
    <w:rsid w:val="00213E63"/>
    <w:rsid w:val="0021446A"/>
    <w:rsid w:val="00214B7D"/>
    <w:rsid w:val="002175E3"/>
    <w:rsid w:val="00217B7F"/>
    <w:rsid w:val="00220452"/>
    <w:rsid w:val="00220BDC"/>
    <w:rsid w:val="00222330"/>
    <w:rsid w:val="00223F7F"/>
    <w:rsid w:val="002335EB"/>
    <w:rsid w:val="00235F0E"/>
    <w:rsid w:val="00242D5E"/>
    <w:rsid w:val="002443EE"/>
    <w:rsid w:val="00244DA2"/>
    <w:rsid w:val="0024618B"/>
    <w:rsid w:val="00253B37"/>
    <w:rsid w:val="002547E8"/>
    <w:rsid w:val="00254D16"/>
    <w:rsid w:val="0025761F"/>
    <w:rsid w:val="00257DF2"/>
    <w:rsid w:val="00260073"/>
    <w:rsid w:val="00263EBA"/>
    <w:rsid w:val="00264DFF"/>
    <w:rsid w:val="002662FC"/>
    <w:rsid w:val="00272176"/>
    <w:rsid w:val="0027795A"/>
    <w:rsid w:val="00281CB0"/>
    <w:rsid w:val="002825B9"/>
    <w:rsid w:val="002830E9"/>
    <w:rsid w:val="00283F2B"/>
    <w:rsid w:val="00283FBE"/>
    <w:rsid w:val="002850FE"/>
    <w:rsid w:val="00285248"/>
    <w:rsid w:val="002859ED"/>
    <w:rsid w:val="00285CF5"/>
    <w:rsid w:val="00285D6C"/>
    <w:rsid w:val="00291C87"/>
    <w:rsid w:val="00291DFF"/>
    <w:rsid w:val="00296548"/>
    <w:rsid w:val="002A1624"/>
    <w:rsid w:val="002A70DB"/>
    <w:rsid w:val="002A777C"/>
    <w:rsid w:val="002B0B35"/>
    <w:rsid w:val="002B3B32"/>
    <w:rsid w:val="002B6461"/>
    <w:rsid w:val="002C02BC"/>
    <w:rsid w:val="002C2DDC"/>
    <w:rsid w:val="002C5E8D"/>
    <w:rsid w:val="002C7290"/>
    <w:rsid w:val="002D5443"/>
    <w:rsid w:val="002E13CA"/>
    <w:rsid w:val="002E18E7"/>
    <w:rsid w:val="002E3487"/>
    <w:rsid w:val="002E41FF"/>
    <w:rsid w:val="002F54A2"/>
    <w:rsid w:val="002F7A36"/>
    <w:rsid w:val="00301F89"/>
    <w:rsid w:val="00314760"/>
    <w:rsid w:val="00317F9F"/>
    <w:rsid w:val="00332081"/>
    <w:rsid w:val="00344B06"/>
    <w:rsid w:val="003550C4"/>
    <w:rsid w:val="00362B82"/>
    <w:rsid w:val="003650E2"/>
    <w:rsid w:val="00365522"/>
    <w:rsid w:val="003701CF"/>
    <w:rsid w:val="003838AF"/>
    <w:rsid w:val="00383C01"/>
    <w:rsid w:val="0039196C"/>
    <w:rsid w:val="003927F8"/>
    <w:rsid w:val="003973FE"/>
    <w:rsid w:val="003A0017"/>
    <w:rsid w:val="003A37C6"/>
    <w:rsid w:val="003A4AB8"/>
    <w:rsid w:val="003B4244"/>
    <w:rsid w:val="003B696F"/>
    <w:rsid w:val="003B6E86"/>
    <w:rsid w:val="003B6ED9"/>
    <w:rsid w:val="003C054F"/>
    <w:rsid w:val="003C07BA"/>
    <w:rsid w:val="003C2103"/>
    <w:rsid w:val="003C6440"/>
    <w:rsid w:val="003D02B2"/>
    <w:rsid w:val="003D23C3"/>
    <w:rsid w:val="003D2B00"/>
    <w:rsid w:val="003D35BD"/>
    <w:rsid w:val="003D3894"/>
    <w:rsid w:val="003D3D58"/>
    <w:rsid w:val="003D53A3"/>
    <w:rsid w:val="003E0333"/>
    <w:rsid w:val="003E4C5C"/>
    <w:rsid w:val="003F2AAE"/>
    <w:rsid w:val="003F512A"/>
    <w:rsid w:val="003F5357"/>
    <w:rsid w:val="00400BF5"/>
    <w:rsid w:val="00413252"/>
    <w:rsid w:val="0042742C"/>
    <w:rsid w:val="0043242B"/>
    <w:rsid w:val="00432A0B"/>
    <w:rsid w:val="004352FB"/>
    <w:rsid w:val="0044169D"/>
    <w:rsid w:val="00441B55"/>
    <w:rsid w:val="00446344"/>
    <w:rsid w:val="0045493F"/>
    <w:rsid w:val="00456B46"/>
    <w:rsid w:val="00456F32"/>
    <w:rsid w:val="00460076"/>
    <w:rsid w:val="0046110D"/>
    <w:rsid w:val="0046399B"/>
    <w:rsid w:val="00465AFD"/>
    <w:rsid w:val="00473809"/>
    <w:rsid w:val="00475F00"/>
    <w:rsid w:val="0048013E"/>
    <w:rsid w:val="004815E7"/>
    <w:rsid w:val="00486E61"/>
    <w:rsid w:val="00487089"/>
    <w:rsid w:val="00487A7C"/>
    <w:rsid w:val="00490E8C"/>
    <w:rsid w:val="00494F4F"/>
    <w:rsid w:val="004951FA"/>
    <w:rsid w:val="00496ED4"/>
    <w:rsid w:val="00497F93"/>
    <w:rsid w:val="004A09AB"/>
    <w:rsid w:val="004A5480"/>
    <w:rsid w:val="004A731E"/>
    <w:rsid w:val="004B3FB5"/>
    <w:rsid w:val="004C0276"/>
    <w:rsid w:val="004C4958"/>
    <w:rsid w:val="004C7BAF"/>
    <w:rsid w:val="004D2AA3"/>
    <w:rsid w:val="004D2DEC"/>
    <w:rsid w:val="004D4716"/>
    <w:rsid w:val="004E09E8"/>
    <w:rsid w:val="004E0AFD"/>
    <w:rsid w:val="004E2CCC"/>
    <w:rsid w:val="004E3639"/>
    <w:rsid w:val="004E4ED8"/>
    <w:rsid w:val="004E7FC1"/>
    <w:rsid w:val="004F21BC"/>
    <w:rsid w:val="00501FC5"/>
    <w:rsid w:val="00502331"/>
    <w:rsid w:val="00502AED"/>
    <w:rsid w:val="005063EB"/>
    <w:rsid w:val="00507B8F"/>
    <w:rsid w:val="005109AB"/>
    <w:rsid w:val="00512C4E"/>
    <w:rsid w:val="00515786"/>
    <w:rsid w:val="00516B3D"/>
    <w:rsid w:val="00521F21"/>
    <w:rsid w:val="00530E21"/>
    <w:rsid w:val="00530EB2"/>
    <w:rsid w:val="00536D9B"/>
    <w:rsid w:val="00536F2D"/>
    <w:rsid w:val="00540277"/>
    <w:rsid w:val="005450DC"/>
    <w:rsid w:val="00545A22"/>
    <w:rsid w:val="00546F9E"/>
    <w:rsid w:val="00547925"/>
    <w:rsid w:val="005501C3"/>
    <w:rsid w:val="00562223"/>
    <w:rsid w:val="00563060"/>
    <w:rsid w:val="0056578D"/>
    <w:rsid w:val="00567F79"/>
    <w:rsid w:val="00571E38"/>
    <w:rsid w:val="00572501"/>
    <w:rsid w:val="00572EAC"/>
    <w:rsid w:val="0057391B"/>
    <w:rsid w:val="00573E32"/>
    <w:rsid w:val="00574742"/>
    <w:rsid w:val="005753A1"/>
    <w:rsid w:val="00580A0F"/>
    <w:rsid w:val="0058418D"/>
    <w:rsid w:val="0059005F"/>
    <w:rsid w:val="00590CFC"/>
    <w:rsid w:val="00593F70"/>
    <w:rsid w:val="0059733B"/>
    <w:rsid w:val="005A0FD6"/>
    <w:rsid w:val="005A58FC"/>
    <w:rsid w:val="005A5DD3"/>
    <w:rsid w:val="005A74F8"/>
    <w:rsid w:val="005B146C"/>
    <w:rsid w:val="005B3B04"/>
    <w:rsid w:val="005B6CE0"/>
    <w:rsid w:val="005B6E45"/>
    <w:rsid w:val="005B7608"/>
    <w:rsid w:val="005C5DAB"/>
    <w:rsid w:val="005D08F2"/>
    <w:rsid w:val="005D1A60"/>
    <w:rsid w:val="005D5A62"/>
    <w:rsid w:val="005D6684"/>
    <w:rsid w:val="005E0EE7"/>
    <w:rsid w:val="005E1F66"/>
    <w:rsid w:val="005E229F"/>
    <w:rsid w:val="005E3336"/>
    <w:rsid w:val="005E42A4"/>
    <w:rsid w:val="005E4EB4"/>
    <w:rsid w:val="005E6CDE"/>
    <w:rsid w:val="005F19D9"/>
    <w:rsid w:val="005F2356"/>
    <w:rsid w:val="005F7E3C"/>
    <w:rsid w:val="00600681"/>
    <w:rsid w:val="00603863"/>
    <w:rsid w:val="00607000"/>
    <w:rsid w:val="00607102"/>
    <w:rsid w:val="00607A9E"/>
    <w:rsid w:val="00613500"/>
    <w:rsid w:val="0062266F"/>
    <w:rsid w:val="00622736"/>
    <w:rsid w:val="006230D5"/>
    <w:rsid w:val="00632157"/>
    <w:rsid w:val="00640087"/>
    <w:rsid w:val="00641017"/>
    <w:rsid w:val="00642383"/>
    <w:rsid w:val="00642BE3"/>
    <w:rsid w:val="00643538"/>
    <w:rsid w:val="00643601"/>
    <w:rsid w:val="00643DB6"/>
    <w:rsid w:val="00647321"/>
    <w:rsid w:val="00650642"/>
    <w:rsid w:val="00656326"/>
    <w:rsid w:val="006617E1"/>
    <w:rsid w:val="0066320C"/>
    <w:rsid w:val="00674B80"/>
    <w:rsid w:val="00675CBA"/>
    <w:rsid w:val="00684BE9"/>
    <w:rsid w:val="00685615"/>
    <w:rsid w:val="00685D1E"/>
    <w:rsid w:val="006937B1"/>
    <w:rsid w:val="006965DC"/>
    <w:rsid w:val="0069746D"/>
    <w:rsid w:val="006A027B"/>
    <w:rsid w:val="006A04C8"/>
    <w:rsid w:val="006A0E37"/>
    <w:rsid w:val="006A3410"/>
    <w:rsid w:val="006A499F"/>
    <w:rsid w:val="006A5E18"/>
    <w:rsid w:val="006A625A"/>
    <w:rsid w:val="006A736F"/>
    <w:rsid w:val="006C0188"/>
    <w:rsid w:val="006C0523"/>
    <w:rsid w:val="006D0296"/>
    <w:rsid w:val="006D12D8"/>
    <w:rsid w:val="006D3FEC"/>
    <w:rsid w:val="006D441F"/>
    <w:rsid w:val="006D5439"/>
    <w:rsid w:val="006D553D"/>
    <w:rsid w:val="006D6F2B"/>
    <w:rsid w:val="006E03C9"/>
    <w:rsid w:val="006E0400"/>
    <w:rsid w:val="006E28BD"/>
    <w:rsid w:val="006E6FF5"/>
    <w:rsid w:val="006E7D90"/>
    <w:rsid w:val="006F1FE6"/>
    <w:rsid w:val="006F576A"/>
    <w:rsid w:val="006F6A8A"/>
    <w:rsid w:val="0070729A"/>
    <w:rsid w:val="0071501C"/>
    <w:rsid w:val="00723D18"/>
    <w:rsid w:val="00723DEF"/>
    <w:rsid w:val="00724E8B"/>
    <w:rsid w:val="00730B80"/>
    <w:rsid w:val="00731784"/>
    <w:rsid w:val="0073203A"/>
    <w:rsid w:val="007333E0"/>
    <w:rsid w:val="00735C56"/>
    <w:rsid w:val="007401A2"/>
    <w:rsid w:val="00740357"/>
    <w:rsid w:val="00741010"/>
    <w:rsid w:val="00745075"/>
    <w:rsid w:val="00752662"/>
    <w:rsid w:val="0076060A"/>
    <w:rsid w:val="00764986"/>
    <w:rsid w:val="0076565C"/>
    <w:rsid w:val="00767F93"/>
    <w:rsid w:val="00770B59"/>
    <w:rsid w:val="00772230"/>
    <w:rsid w:val="00773A81"/>
    <w:rsid w:val="007758CD"/>
    <w:rsid w:val="00777E47"/>
    <w:rsid w:val="00790F00"/>
    <w:rsid w:val="0079269A"/>
    <w:rsid w:val="007937A9"/>
    <w:rsid w:val="007A373B"/>
    <w:rsid w:val="007A3874"/>
    <w:rsid w:val="007A4D2A"/>
    <w:rsid w:val="007A5C04"/>
    <w:rsid w:val="007A7078"/>
    <w:rsid w:val="007B1A6B"/>
    <w:rsid w:val="007B2F4B"/>
    <w:rsid w:val="007B7114"/>
    <w:rsid w:val="007B7FF7"/>
    <w:rsid w:val="007C6B5F"/>
    <w:rsid w:val="007C76A8"/>
    <w:rsid w:val="007D1294"/>
    <w:rsid w:val="007D1C4D"/>
    <w:rsid w:val="007D3F5E"/>
    <w:rsid w:val="007D6198"/>
    <w:rsid w:val="007E09AD"/>
    <w:rsid w:val="007E1B2A"/>
    <w:rsid w:val="007E536F"/>
    <w:rsid w:val="007F0337"/>
    <w:rsid w:val="007F0A5F"/>
    <w:rsid w:val="007F17E4"/>
    <w:rsid w:val="007F18A4"/>
    <w:rsid w:val="007F5B8E"/>
    <w:rsid w:val="007F6098"/>
    <w:rsid w:val="007F6381"/>
    <w:rsid w:val="007F65DC"/>
    <w:rsid w:val="00801328"/>
    <w:rsid w:val="00807B52"/>
    <w:rsid w:val="00812045"/>
    <w:rsid w:val="00813522"/>
    <w:rsid w:val="00822EA5"/>
    <w:rsid w:val="0082C960"/>
    <w:rsid w:val="00831A59"/>
    <w:rsid w:val="00833883"/>
    <w:rsid w:val="00846EFD"/>
    <w:rsid w:val="00853F64"/>
    <w:rsid w:val="008577BD"/>
    <w:rsid w:val="008612C9"/>
    <w:rsid w:val="0086133C"/>
    <w:rsid w:val="00862C5E"/>
    <w:rsid w:val="00864D00"/>
    <w:rsid w:val="0087178C"/>
    <w:rsid w:val="00873B6A"/>
    <w:rsid w:val="008747B6"/>
    <w:rsid w:val="00880BD6"/>
    <w:rsid w:val="00891493"/>
    <w:rsid w:val="00891B2E"/>
    <w:rsid w:val="008923DD"/>
    <w:rsid w:val="0089662D"/>
    <w:rsid w:val="008A0132"/>
    <w:rsid w:val="008A0AB5"/>
    <w:rsid w:val="008A0B62"/>
    <w:rsid w:val="008A0C3D"/>
    <w:rsid w:val="008A57A2"/>
    <w:rsid w:val="008B39E7"/>
    <w:rsid w:val="008B3D0D"/>
    <w:rsid w:val="008B4948"/>
    <w:rsid w:val="008B719F"/>
    <w:rsid w:val="008B7411"/>
    <w:rsid w:val="008C1E0F"/>
    <w:rsid w:val="008C31C1"/>
    <w:rsid w:val="008C35D2"/>
    <w:rsid w:val="008D3CDB"/>
    <w:rsid w:val="008D44BC"/>
    <w:rsid w:val="008E18C1"/>
    <w:rsid w:val="008E4256"/>
    <w:rsid w:val="008F49FC"/>
    <w:rsid w:val="008F6EB1"/>
    <w:rsid w:val="008F757A"/>
    <w:rsid w:val="00900EC0"/>
    <w:rsid w:val="00901242"/>
    <w:rsid w:val="00901B44"/>
    <w:rsid w:val="00902C8F"/>
    <w:rsid w:val="00907936"/>
    <w:rsid w:val="00907FC4"/>
    <w:rsid w:val="00915DEA"/>
    <w:rsid w:val="00916700"/>
    <w:rsid w:val="00921437"/>
    <w:rsid w:val="0093536E"/>
    <w:rsid w:val="00936C10"/>
    <w:rsid w:val="0094000E"/>
    <w:rsid w:val="00940F1D"/>
    <w:rsid w:val="009454BB"/>
    <w:rsid w:val="00957FA9"/>
    <w:rsid w:val="00961F55"/>
    <w:rsid w:val="00962ADC"/>
    <w:rsid w:val="0096512E"/>
    <w:rsid w:val="00965574"/>
    <w:rsid w:val="00970D15"/>
    <w:rsid w:val="00975D51"/>
    <w:rsid w:val="00977993"/>
    <w:rsid w:val="00980620"/>
    <w:rsid w:val="009854D6"/>
    <w:rsid w:val="009855CF"/>
    <w:rsid w:val="00986C16"/>
    <w:rsid w:val="00993B12"/>
    <w:rsid w:val="00994750"/>
    <w:rsid w:val="009A13C9"/>
    <w:rsid w:val="009A316A"/>
    <w:rsid w:val="009A3542"/>
    <w:rsid w:val="009A4E0C"/>
    <w:rsid w:val="009A51A6"/>
    <w:rsid w:val="009A738B"/>
    <w:rsid w:val="009B03E2"/>
    <w:rsid w:val="009B048C"/>
    <w:rsid w:val="009B13CC"/>
    <w:rsid w:val="009B7090"/>
    <w:rsid w:val="009B78C7"/>
    <w:rsid w:val="009C2810"/>
    <w:rsid w:val="009C2B27"/>
    <w:rsid w:val="009C4669"/>
    <w:rsid w:val="009C4C92"/>
    <w:rsid w:val="009C5504"/>
    <w:rsid w:val="009D45F5"/>
    <w:rsid w:val="009E0668"/>
    <w:rsid w:val="009E09B5"/>
    <w:rsid w:val="009E168A"/>
    <w:rsid w:val="009E2877"/>
    <w:rsid w:val="009E38B3"/>
    <w:rsid w:val="009E5D9D"/>
    <w:rsid w:val="009E74AA"/>
    <w:rsid w:val="009F019D"/>
    <w:rsid w:val="009F5793"/>
    <w:rsid w:val="00A06268"/>
    <w:rsid w:val="00A137D2"/>
    <w:rsid w:val="00A17A4A"/>
    <w:rsid w:val="00A226DB"/>
    <w:rsid w:val="00A23E00"/>
    <w:rsid w:val="00A30184"/>
    <w:rsid w:val="00A304C0"/>
    <w:rsid w:val="00A33BDA"/>
    <w:rsid w:val="00A37A67"/>
    <w:rsid w:val="00A43992"/>
    <w:rsid w:val="00A466A3"/>
    <w:rsid w:val="00A50CCB"/>
    <w:rsid w:val="00A52371"/>
    <w:rsid w:val="00A5512B"/>
    <w:rsid w:val="00A556E1"/>
    <w:rsid w:val="00A55A9A"/>
    <w:rsid w:val="00A60C6C"/>
    <w:rsid w:val="00A61DDF"/>
    <w:rsid w:val="00A65185"/>
    <w:rsid w:val="00A66F51"/>
    <w:rsid w:val="00A71477"/>
    <w:rsid w:val="00A75E67"/>
    <w:rsid w:val="00A75FD5"/>
    <w:rsid w:val="00A83DB6"/>
    <w:rsid w:val="00A8534F"/>
    <w:rsid w:val="00A87247"/>
    <w:rsid w:val="00A87351"/>
    <w:rsid w:val="00A87479"/>
    <w:rsid w:val="00A87D27"/>
    <w:rsid w:val="00A908E7"/>
    <w:rsid w:val="00A917A9"/>
    <w:rsid w:val="00A961A7"/>
    <w:rsid w:val="00AA325B"/>
    <w:rsid w:val="00AA3C88"/>
    <w:rsid w:val="00AA47FC"/>
    <w:rsid w:val="00AA5E29"/>
    <w:rsid w:val="00AA61A4"/>
    <w:rsid w:val="00AB261A"/>
    <w:rsid w:val="00AC2E30"/>
    <w:rsid w:val="00AC3136"/>
    <w:rsid w:val="00AC3335"/>
    <w:rsid w:val="00AC4A6F"/>
    <w:rsid w:val="00AC4D3C"/>
    <w:rsid w:val="00AC7550"/>
    <w:rsid w:val="00AC7AE1"/>
    <w:rsid w:val="00AD06E4"/>
    <w:rsid w:val="00AD2E56"/>
    <w:rsid w:val="00AD784B"/>
    <w:rsid w:val="00AE370B"/>
    <w:rsid w:val="00AE6C4C"/>
    <w:rsid w:val="00AE7532"/>
    <w:rsid w:val="00AF1B31"/>
    <w:rsid w:val="00AF5928"/>
    <w:rsid w:val="00B034A5"/>
    <w:rsid w:val="00B03871"/>
    <w:rsid w:val="00B045AF"/>
    <w:rsid w:val="00B05995"/>
    <w:rsid w:val="00B0729F"/>
    <w:rsid w:val="00B1260C"/>
    <w:rsid w:val="00B1290C"/>
    <w:rsid w:val="00B13FD1"/>
    <w:rsid w:val="00B1400C"/>
    <w:rsid w:val="00B2075D"/>
    <w:rsid w:val="00B22963"/>
    <w:rsid w:val="00B248F7"/>
    <w:rsid w:val="00B264EF"/>
    <w:rsid w:val="00B268F8"/>
    <w:rsid w:val="00B43705"/>
    <w:rsid w:val="00B47DF2"/>
    <w:rsid w:val="00B505A5"/>
    <w:rsid w:val="00B51A5E"/>
    <w:rsid w:val="00B55E42"/>
    <w:rsid w:val="00B5665B"/>
    <w:rsid w:val="00B72BFE"/>
    <w:rsid w:val="00B745DB"/>
    <w:rsid w:val="00B75C8F"/>
    <w:rsid w:val="00B81F35"/>
    <w:rsid w:val="00B82404"/>
    <w:rsid w:val="00B87108"/>
    <w:rsid w:val="00B938E3"/>
    <w:rsid w:val="00B9562E"/>
    <w:rsid w:val="00B965D3"/>
    <w:rsid w:val="00B97E64"/>
    <w:rsid w:val="00BA0272"/>
    <w:rsid w:val="00BA37A0"/>
    <w:rsid w:val="00BA7065"/>
    <w:rsid w:val="00BB2876"/>
    <w:rsid w:val="00BB66CC"/>
    <w:rsid w:val="00BC77BA"/>
    <w:rsid w:val="00BD1CD4"/>
    <w:rsid w:val="00BE00D9"/>
    <w:rsid w:val="00BE15B2"/>
    <w:rsid w:val="00BE496A"/>
    <w:rsid w:val="00BE5EA6"/>
    <w:rsid w:val="00BF14E5"/>
    <w:rsid w:val="00BF1A9F"/>
    <w:rsid w:val="00BF4D5F"/>
    <w:rsid w:val="00BF6BEC"/>
    <w:rsid w:val="00C00084"/>
    <w:rsid w:val="00C0172B"/>
    <w:rsid w:val="00C02988"/>
    <w:rsid w:val="00C02E94"/>
    <w:rsid w:val="00C13339"/>
    <w:rsid w:val="00C322EE"/>
    <w:rsid w:val="00C42BFD"/>
    <w:rsid w:val="00C46156"/>
    <w:rsid w:val="00C60A40"/>
    <w:rsid w:val="00C6170D"/>
    <w:rsid w:val="00C73D87"/>
    <w:rsid w:val="00C73FB6"/>
    <w:rsid w:val="00C753D4"/>
    <w:rsid w:val="00C76C8C"/>
    <w:rsid w:val="00C82461"/>
    <w:rsid w:val="00C828CB"/>
    <w:rsid w:val="00C8483D"/>
    <w:rsid w:val="00C90CB4"/>
    <w:rsid w:val="00C95B40"/>
    <w:rsid w:val="00C97ADE"/>
    <w:rsid w:val="00CA1728"/>
    <w:rsid w:val="00CA2DDD"/>
    <w:rsid w:val="00CA2EF2"/>
    <w:rsid w:val="00CA46E2"/>
    <w:rsid w:val="00CB2F08"/>
    <w:rsid w:val="00CB4AF2"/>
    <w:rsid w:val="00CC23ED"/>
    <w:rsid w:val="00CC30AA"/>
    <w:rsid w:val="00CC5A9B"/>
    <w:rsid w:val="00CD2AA2"/>
    <w:rsid w:val="00CD2CA7"/>
    <w:rsid w:val="00CD3679"/>
    <w:rsid w:val="00CE1EBB"/>
    <w:rsid w:val="00CE2B97"/>
    <w:rsid w:val="00CF2123"/>
    <w:rsid w:val="00CF5BAD"/>
    <w:rsid w:val="00CF664B"/>
    <w:rsid w:val="00D00F7B"/>
    <w:rsid w:val="00D02AB5"/>
    <w:rsid w:val="00D049AF"/>
    <w:rsid w:val="00D056B2"/>
    <w:rsid w:val="00D06781"/>
    <w:rsid w:val="00D07353"/>
    <w:rsid w:val="00D122E5"/>
    <w:rsid w:val="00D17C58"/>
    <w:rsid w:val="00D17FB8"/>
    <w:rsid w:val="00D20ABB"/>
    <w:rsid w:val="00D30CF4"/>
    <w:rsid w:val="00D320E5"/>
    <w:rsid w:val="00D37059"/>
    <w:rsid w:val="00D42D68"/>
    <w:rsid w:val="00D43D2A"/>
    <w:rsid w:val="00D50E94"/>
    <w:rsid w:val="00D60E3A"/>
    <w:rsid w:val="00D64EAF"/>
    <w:rsid w:val="00D70577"/>
    <w:rsid w:val="00D76B6E"/>
    <w:rsid w:val="00D770DC"/>
    <w:rsid w:val="00D805AB"/>
    <w:rsid w:val="00D84287"/>
    <w:rsid w:val="00D842B1"/>
    <w:rsid w:val="00D86583"/>
    <w:rsid w:val="00D9083C"/>
    <w:rsid w:val="00D97CD1"/>
    <w:rsid w:val="00D97DE4"/>
    <w:rsid w:val="00DA69C5"/>
    <w:rsid w:val="00DB224C"/>
    <w:rsid w:val="00DB798B"/>
    <w:rsid w:val="00DC0483"/>
    <w:rsid w:val="00DC1341"/>
    <w:rsid w:val="00DC505C"/>
    <w:rsid w:val="00DC5A26"/>
    <w:rsid w:val="00DC5EDA"/>
    <w:rsid w:val="00DC7E43"/>
    <w:rsid w:val="00DD06FB"/>
    <w:rsid w:val="00DD21F2"/>
    <w:rsid w:val="00DD716A"/>
    <w:rsid w:val="00DE0C91"/>
    <w:rsid w:val="00DE42D8"/>
    <w:rsid w:val="00DF0E3A"/>
    <w:rsid w:val="00DF22F7"/>
    <w:rsid w:val="00DF26F5"/>
    <w:rsid w:val="00DF63D3"/>
    <w:rsid w:val="00E02EE4"/>
    <w:rsid w:val="00E06B35"/>
    <w:rsid w:val="00E074C5"/>
    <w:rsid w:val="00E128A2"/>
    <w:rsid w:val="00E1299C"/>
    <w:rsid w:val="00E136C8"/>
    <w:rsid w:val="00E1728E"/>
    <w:rsid w:val="00E20ED6"/>
    <w:rsid w:val="00E23756"/>
    <w:rsid w:val="00E25D6B"/>
    <w:rsid w:val="00E26C5F"/>
    <w:rsid w:val="00E354ED"/>
    <w:rsid w:val="00E40C82"/>
    <w:rsid w:val="00E42991"/>
    <w:rsid w:val="00E550B0"/>
    <w:rsid w:val="00E55A66"/>
    <w:rsid w:val="00E567BA"/>
    <w:rsid w:val="00E6468C"/>
    <w:rsid w:val="00E70499"/>
    <w:rsid w:val="00E7163B"/>
    <w:rsid w:val="00E71651"/>
    <w:rsid w:val="00E72AF5"/>
    <w:rsid w:val="00E76971"/>
    <w:rsid w:val="00E773B1"/>
    <w:rsid w:val="00E77B25"/>
    <w:rsid w:val="00E93134"/>
    <w:rsid w:val="00E932E1"/>
    <w:rsid w:val="00E95BD2"/>
    <w:rsid w:val="00E960A2"/>
    <w:rsid w:val="00E9781E"/>
    <w:rsid w:val="00EA0476"/>
    <w:rsid w:val="00EA2B92"/>
    <w:rsid w:val="00EB317A"/>
    <w:rsid w:val="00EB5AE4"/>
    <w:rsid w:val="00EB7C58"/>
    <w:rsid w:val="00EC2E7C"/>
    <w:rsid w:val="00EC3C87"/>
    <w:rsid w:val="00EC4392"/>
    <w:rsid w:val="00ED1F9D"/>
    <w:rsid w:val="00ED3648"/>
    <w:rsid w:val="00EE2BAE"/>
    <w:rsid w:val="00EE7CF8"/>
    <w:rsid w:val="00EF6756"/>
    <w:rsid w:val="00EF7119"/>
    <w:rsid w:val="00F01A9C"/>
    <w:rsid w:val="00F02144"/>
    <w:rsid w:val="00F02267"/>
    <w:rsid w:val="00F02B74"/>
    <w:rsid w:val="00F03040"/>
    <w:rsid w:val="00F06031"/>
    <w:rsid w:val="00F072DF"/>
    <w:rsid w:val="00F117ED"/>
    <w:rsid w:val="00F140B1"/>
    <w:rsid w:val="00F16903"/>
    <w:rsid w:val="00F20713"/>
    <w:rsid w:val="00F20D1A"/>
    <w:rsid w:val="00F233E3"/>
    <w:rsid w:val="00F259B5"/>
    <w:rsid w:val="00F27575"/>
    <w:rsid w:val="00F32597"/>
    <w:rsid w:val="00F349BC"/>
    <w:rsid w:val="00F373AB"/>
    <w:rsid w:val="00F428A9"/>
    <w:rsid w:val="00F443BF"/>
    <w:rsid w:val="00F44C35"/>
    <w:rsid w:val="00F45F44"/>
    <w:rsid w:val="00F46662"/>
    <w:rsid w:val="00F4735F"/>
    <w:rsid w:val="00F476A3"/>
    <w:rsid w:val="00F53F57"/>
    <w:rsid w:val="00F550D3"/>
    <w:rsid w:val="00F5659D"/>
    <w:rsid w:val="00F646BE"/>
    <w:rsid w:val="00F64E2C"/>
    <w:rsid w:val="00F7590E"/>
    <w:rsid w:val="00F765B5"/>
    <w:rsid w:val="00F8379A"/>
    <w:rsid w:val="00F83855"/>
    <w:rsid w:val="00F9521C"/>
    <w:rsid w:val="00F95D12"/>
    <w:rsid w:val="00FA0B7E"/>
    <w:rsid w:val="00FA1315"/>
    <w:rsid w:val="00FA2939"/>
    <w:rsid w:val="00FB776B"/>
    <w:rsid w:val="00FC0D4C"/>
    <w:rsid w:val="00FC22B7"/>
    <w:rsid w:val="00FC4405"/>
    <w:rsid w:val="00FD005D"/>
    <w:rsid w:val="00FD16D1"/>
    <w:rsid w:val="00FD28FD"/>
    <w:rsid w:val="00FD4AE5"/>
    <w:rsid w:val="00FE14FC"/>
    <w:rsid w:val="00FE2EE0"/>
    <w:rsid w:val="00FE2F50"/>
    <w:rsid w:val="00FF1AE3"/>
    <w:rsid w:val="00FF20BF"/>
    <w:rsid w:val="00FF37CF"/>
    <w:rsid w:val="00FF5618"/>
    <w:rsid w:val="00FF600B"/>
    <w:rsid w:val="00FF6497"/>
    <w:rsid w:val="00FF65F9"/>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6FF5"/>
  </w:style>
  <w:style w:type="paragraph" w:styleId="Heading1">
    <w:name w:val="heading 1"/>
    <w:aliases w:val="My Heading 1"/>
    <w:basedOn w:val="Normal"/>
    <w:next w:val="Normal"/>
    <w:link w:val="Heading1Char"/>
    <w:uiPriority w:val="9"/>
    <w:qFormat/>
    <w:rsid w:val="00A83DB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y Heading 1 Char"/>
    <w:basedOn w:val="DefaultParagraphFont"/>
    <w:link w:val="Heading1"/>
    <w:uiPriority w:val="9"/>
    <w:rsid w:val="00A83DB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bigladdersoftware.com/epx/docs/8-5/input-output-reference/group-airflow-network.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www.urbanobservatory.ac.uk/" TargetMode="External"/><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ofgem.gov.uk/gas/retail-market/monitoring-data-and-statistics/typical-domestic-consumption-valu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CC8CF-53A3-47C1-A1F0-27AB9327B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1</TotalTime>
  <Pages>16</Pages>
  <Words>15110</Words>
  <Characters>86129</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01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354</cp:revision>
  <cp:lastPrinted>2019-11-12T12:25:00Z</cp:lastPrinted>
  <dcterms:created xsi:type="dcterms:W3CDTF">2020-05-13T09:36:00Z</dcterms:created>
  <dcterms:modified xsi:type="dcterms:W3CDTF">2021-10-21T16:23:00Z</dcterms:modified>
</cp:coreProperties>
</file>